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B1CC8" w:rsidRDefault="009B1CC8" w:rsidP="00E91947">
      <w:pPr>
        <w:pStyle w:val="Heading1"/>
      </w:pPr>
      <w:bookmarkStart w:id="0" w:name="_Toc138682619"/>
      <w:r w:rsidRPr="009F27D1">
        <w:t>DAFTAR PUSTAKA</w:t>
      </w:r>
      <w:bookmarkEnd w:id="0"/>
    </w:p>
    <w:p w:rsidR="00E91947" w:rsidRPr="007A57DB" w:rsidRDefault="00E91947" w:rsidP="00D75799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artemen Kesehatan Rebublik Indonesia</w:t>
      </w:r>
      <w:proofErr w:type="gramStart"/>
      <w:r>
        <w:rPr>
          <w:rFonts w:ascii="Times New Roman" w:hAnsi="Times New Roman" w:cs="Times New Roman"/>
          <w:sz w:val="24"/>
          <w:szCs w:val="24"/>
        </w:rPr>
        <w:t>.(</w:t>
      </w:r>
      <w:proofErr w:type="gramEnd"/>
      <w:r>
        <w:rPr>
          <w:rFonts w:ascii="Times New Roman" w:hAnsi="Times New Roman" w:cs="Times New Roman"/>
          <w:sz w:val="24"/>
          <w:szCs w:val="24"/>
        </w:rPr>
        <w:t>1989). Materia Medika Indonesia Jilid V, Jakarta: Departemen Kesehatan Republik Indonesia.</w:t>
      </w:r>
    </w:p>
    <w:p w:rsidR="00E91947" w:rsidRDefault="00E91947" w:rsidP="00CD630A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artemen Kesehatan Rebublik Indonesia</w:t>
      </w:r>
      <w:proofErr w:type="gramStart"/>
      <w:r>
        <w:rPr>
          <w:rFonts w:ascii="Times New Roman" w:hAnsi="Times New Roman" w:cs="Times New Roman"/>
          <w:sz w:val="24"/>
          <w:szCs w:val="24"/>
        </w:rPr>
        <w:t>.(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1995). Farmakope Indonesia Edisi IV, </w:t>
      </w:r>
      <w:proofErr w:type="gramStart"/>
      <w:r>
        <w:rPr>
          <w:rFonts w:ascii="Times New Roman" w:hAnsi="Times New Roman" w:cs="Times New Roman"/>
          <w:sz w:val="24"/>
          <w:szCs w:val="24"/>
        </w:rPr>
        <w:t>Jakarta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Departemen Kesehatan RI.</w:t>
      </w:r>
    </w:p>
    <w:p w:rsidR="00E91947" w:rsidRPr="007A57DB" w:rsidRDefault="00E91947" w:rsidP="00CD630A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7A57DB">
        <w:rPr>
          <w:rFonts w:ascii="Times New Roman" w:hAnsi="Times New Roman" w:cs="Times New Roman"/>
          <w:sz w:val="24"/>
          <w:szCs w:val="24"/>
        </w:rPr>
        <w:t>Departemen Kesehatan RI</w:t>
      </w:r>
      <w:proofErr w:type="gramStart"/>
      <w:r w:rsidRPr="007A57DB">
        <w:rPr>
          <w:rFonts w:ascii="Times New Roman" w:hAnsi="Times New Roman" w:cs="Times New Roman"/>
          <w:sz w:val="24"/>
          <w:szCs w:val="24"/>
        </w:rPr>
        <w:t>.(</w:t>
      </w:r>
      <w:proofErr w:type="gramEnd"/>
      <w:r w:rsidRPr="007A57DB">
        <w:rPr>
          <w:rFonts w:ascii="Times New Roman" w:hAnsi="Times New Roman" w:cs="Times New Roman"/>
          <w:sz w:val="24"/>
          <w:szCs w:val="24"/>
        </w:rPr>
        <w:t>2000).</w:t>
      </w:r>
      <w:r w:rsidRPr="007A57DB">
        <w:rPr>
          <w:rFonts w:ascii="Times New Roman" w:hAnsi="Times New Roman" w:cs="Times New Roman"/>
          <w:i/>
          <w:sz w:val="24"/>
          <w:szCs w:val="24"/>
        </w:rPr>
        <w:t xml:space="preserve">Parameter Standar Umum Ekstrak Tanaman   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7A57DB">
        <w:rPr>
          <w:rFonts w:ascii="Times New Roman" w:hAnsi="Times New Roman" w:cs="Times New Roman"/>
          <w:i/>
          <w:sz w:val="24"/>
          <w:szCs w:val="24"/>
        </w:rPr>
        <w:t xml:space="preserve">Obat </w:t>
      </w:r>
      <w:r w:rsidRPr="007A57DB">
        <w:rPr>
          <w:rFonts w:ascii="Times New Roman" w:hAnsi="Times New Roman" w:cs="Times New Roman"/>
          <w:sz w:val="24"/>
          <w:szCs w:val="24"/>
        </w:rPr>
        <w:t>(Vol.1,pp.10-11).</w:t>
      </w:r>
    </w:p>
    <w:p w:rsidR="00E91947" w:rsidRDefault="00205766" w:rsidP="00CD630A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artemen Kesehatan. </w:t>
      </w:r>
      <w:r w:rsidR="00E91947">
        <w:rPr>
          <w:rFonts w:ascii="Times New Roman" w:hAnsi="Times New Roman" w:cs="Times New Roman"/>
          <w:sz w:val="24"/>
          <w:szCs w:val="24"/>
        </w:rPr>
        <w:t xml:space="preserve">(2002). </w:t>
      </w:r>
      <w:r w:rsidR="00E91947" w:rsidRPr="007A57DB">
        <w:rPr>
          <w:rFonts w:ascii="Times New Roman" w:hAnsi="Times New Roman" w:cs="Times New Roman"/>
          <w:sz w:val="24"/>
          <w:szCs w:val="24"/>
        </w:rPr>
        <w:t xml:space="preserve">Keputusan Menteri Kesehatan RI No.907/MENKES/SK/VII/2002 </w:t>
      </w:r>
      <w:r w:rsidR="00E91947" w:rsidRPr="007A57DB">
        <w:rPr>
          <w:rFonts w:ascii="Times New Roman" w:hAnsi="Times New Roman" w:cs="Times New Roman"/>
          <w:i/>
          <w:sz w:val="24"/>
          <w:szCs w:val="24"/>
        </w:rPr>
        <w:t>Tentang Syarat-Syarat dan Pengawasan Kualitas Air Minum</w:t>
      </w:r>
      <w:r w:rsidR="00E91947" w:rsidRPr="007A57DB">
        <w:rPr>
          <w:rFonts w:ascii="Times New Roman" w:hAnsi="Times New Roman" w:cs="Times New Roman"/>
          <w:sz w:val="24"/>
          <w:szCs w:val="24"/>
        </w:rPr>
        <w:t>.Jakarta</w:t>
      </w:r>
    </w:p>
    <w:p w:rsidR="00E91947" w:rsidRPr="007A57DB" w:rsidRDefault="00E91947" w:rsidP="00CD630A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tjen POM</w:t>
      </w:r>
      <w:proofErr w:type="gramStart"/>
      <w:r>
        <w:rPr>
          <w:rFonts w:ascii="Times New Roman" w:hAnsi="Times New Roman" w:cs="Times New Roman"/>
          <w:sz w:val="24"/>
          <w:szCs w:val="24"/>
        </w:rPr>
        <w:t>,(</w:t>
      </w:r>
      <w:proofErr w:type="gramEnd"/>
      <w:r>
        <w:rPr>
          <w:rFonts w:ascii="Times New Roman" w:hAnsi="Times New Roman" w:cs="Times New Roman"/>
          <w:sz w:val="24"/>
          <w:szCs w:val="24"/>
        </w:rPr>
        <w:t>1979). Materia Medika Jilid III</w:t>
      </w:r>
    </w:p>
    <w:p w:rsidR="00E91947" w:rsidRDefault="00E91947" w:rsidP="00CD630A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t</w:t>
      </w:r>
      <w:r w:rsidRPr="007A57DB">
        <w:rPr>
          <w:rFonts w:ascii="Times New Roman" w:hAnsi="Times New Roman" w:cs="Times New Roman"/>
          <w:sz w:val="24"/>
          <w:szCs w:val="24"/>
        </w:rPr>
        <w:t xml:space="preserve">jen POM. (1995). Farmakope Indonesia Edisi IV </w:t>
      </w:r>
      <w:proofErr w:type="gramStart"/>
      <w:r w:rsidRPr="007A57DB">
        <w:rPr>
          <w:rFonts w:ascii="Times New Roman" w:hAnsi="Times New Roman" w:cs="Times New Roman"/>
          <w:sz w:val="24"/>
          <w:szCs w:val="24"/>
        </w:rPr>
        <w:t>Jakarta ;</w:t>
      </w:r>
      <w:proofErr w:type="gramEnd"/>
      <w:r w:rsidRPr="007A57DB">
        <w:rPr>
          <w:rFonts w:ascii="Times New Roman" w:hAnsi="Times New Roman" w:cs="Times New Roman"/>
          <w:sz w:val="24"/>
          <w:szCs w:val="24"/>
        </w:rPr>
        <w:t xml:space="preserve"> Depkes RI.Hal 35 </w:t>
      </w:r>
    </w:p>
    <w:p w:rsidR="00E91947" w:rsidRPr="007A57DB" w:rsidRDefault="00E91947" w:rsidP="00CD630A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tjen POM</w:t>
      </w:r>
      <w:proofErr w:type="gramStart"/>
      <w:r>
        <w:rPr>
          <w:rFonts w:ascii="Times New Roman" w:hAnsi="Times New Roman" w:cs="Times New Roman"/>
          <w:sz w:val="24"/>
          <w:szCs w:val="24"/>
        </w:rPr>
        <w:t>.(</w:t>
      </w:r>
      <w:proofErr w:type="gramEnd"/>
      <w:r>
        <w:rPr>
          <w:rFonts w:ascii="Times New Roman" w:hAnsi="Times New Roman" w:cs="Times New Roman"/>
          <w:sz w:val="24"/>
          <w:szCs w:val="24"/>
        </w:rPr>
        <w:t>2000)</w:t>
      </w:r>
      <w:r w:rsidRPr="007A57DB">
        <w:rPr>
          <w:rFonts w:ascii="Times New Roman" w:hAnsi="Times New Roman" w:cs="Times New Roman"/>
          <w:sz w:val="24"/>
          <w:szCs w:val="24"/>
        </w:rPr>
        <w:t xml:space="preserve">. </w:t>
      </w:r>
      <w:r w:rsidRPr="007A57DB">
        <w:rPr>
          <w:rFonts w:ascii="Times New Roman" w:hAnsi="Times New Roman" w:cs="Times New Roman"/>
          <w:i/>
          <w:sz w:val="24"/>
          <w:szCs w:val="24"/>
        </w:rPr>
        <w:t>Parameter Standar Umum Ekstrak Tumbuhan Obat Cetakan Pertama</w:t>
      </w:r>
      <w:r w:rsidRPr="007A57DB">
        <w:rPr>
          <w:rFonts w:ascii="Times New Roman" w:hAnsi="Times New Roman" w:cs="Times New Roman"/>
          <w:sz w:val="24"/>
          <w:szCs w:val="24"/>
        </w:rPr>
        <w:t>. Jakarta Depkes RI.Hal 3.</w:t>
      </w:r>
    </w:p>
    <w:p w:rsidR="00E91947" w:rsidRPr="007A57DB" w:rsidRDefault="00E91947" w:rsidP="00CD630A">
      <w:pPr>
        <w:pStyle w:val="NoSpacing"/>
        <w:tabs>
          <w:tab w:val="left" w:pos="993"/>
        </w:tabs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rbone, J.B.1987</w:t>
      </w:r>
      <w:r w:rsidRPr="007A57D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i/>
          <w:sz w:val="24"/>
          <w:szCs w:val="24"/>
        </w:rPr>
        <w:t xml:space="preserve">Metode Fitokimia Penuntun </w:t>
      </w:r>
      <w:r w:rsidRPr="007A57DB">
        <w:rPr>
          <w:rFonts w:ascii="Times New Roman" w:hAnsi="Times New Roman" w:cs="Times New Roman"/>
          <w:i/>
          <w:sz w:val="24"/>
          <w:szCs w:val="24"/>
        </w:rPr>
        <w:t>Ca</w:t>
      </w:r>
      <w:r>
        <w:rPr>
          <w:rFonts w:ascii="Times New Roman" w:hAnsi="Times New Roman" w:cs="Times New Roman"/>
          <w:i/>
          <w:sz w:val="24"/>
          <w:szCs w:val="24"/>
        </w:rPr>
        <w:t>ra Modern Menganalisis Tumbuhan</w:t>
      </w:r>
      <w:proofErr w:type="gramStart"/>
      <w:r>
        <w:rPr>
          <w:rFonts w:ascii="Times New Roman" w:hAnsi="Times New Roman" w:cs="Times New Roman"/>
          <w:i/>
          <w:sz w:val="24"/>
          <w:szCs w:val="24"/>
        </w:rPr>
        <w:t>,</w:t>
      </w:r>
      <w:r w:rsidRPr="00724E7E">
        <w:rPr>
          <w:rFonts w:ascii="Times New Roman" w:hAnsi="Times New Roman" w:cs="Times New Roman"/>
          <w:sz w:val="24"/>
          <w:szCs w:val="24"/>
        </w:rPr>
        <w:t>diterjemahkan</w:t>
      </w:r>
      <w:proofErr w:type="gramEnd"/>
      <w:r w:rsidRPr="00724E7E">
        <w:rPr>
          <w:rFonts w:ascii="Times New Roman" w:hAnsi="Times New Roman" w:cs="Times New Roman"/>
          <w:sz w:val="24"/>
          <w:szCs w:val="24"/>
        </w:rPr>
        <w:t xml:space="preserve"> oleh padmawinata</w:t>
      </w:r>
      <w:r>
        <w:rPr>
          <w:rFonts w:ascii="Times New Roman" w:hAnsi="Times New Roman" w:cs="Times New Roman"/>
          <w:sz w:val="24"/>
          <w:szCs w:val="24"/>
        </w:rPr>
        <w:t>,K dan Sudiro, Terbitan kedua, bandung : ITB</w:t>
      </w:r>
    </w:p>
    <w:p w:rsidR="00E91947" w:rsidRDefault="00E91947" w:rsidP="00CD630A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7A57DB">
        <w:rPr>
          <w:rFonts w:ascii="Times New Roman" w:hAnsi="Times New Roman" w:cs="Times New Roman"/>
          <w:sz w:val="24"/>
          <w:szCs w:val="24"/>
        </w:rPr>
        <w:t xml:space="preserve">Julianto T.S., 2019, </w:t>
      </w:r>
      <w:r w:rsidRPr="00087537">
        <w:rPr>
          <w:rFonts w:ascii="Times New Roman" w:hAnsi="Times New Roman" w:cs="Times New Roman"/>
          <w:i/>
          <w:sz w:val="24"/>
          <w:szCs w:val="24"/>
        </w:rPr>
        <w:t>Fitokimia Tinjauan Metabolit Sekunder dan Skrining Fitokimia,</w:t>
      </w:r>
      <w:r w:rsidRPr="007A57DB">
        <w:rPr>
          <w:rFonts w:ascii="Times New Roman" w:hAnsi="Times New Roman" w:cs="Times New Roman"/>
          <w:sz w:val="24"/>
          <w:szCs w:val="24"/>
        </w:rPr>
        <w:t xml:space="preserve"> Universitas Islam Indonesia, Yogyakarta.</w:t>
      </w:r>
    </w:p>
    <w:p w:rsidR="00E91947" w:rsidRDefault="00E91947" w:rsidP="00CD630A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arim, A.</w:t>
      </w:r>
      <w:proofErr w:type="gramStart"/>
      <w:r>
        <w:rPr>
          <w:rFonts w:ascii="Times New Roman" w:hAnsi="Times New Roman" w:cs="Times New Roman"/>
          <w:sz w:val="24"/>
          <w:szCs w:val="24"/>
        </w:rPr>
        <w:t>,Jusmiani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.,Irmawati (2022). </w:t>
      </w:r>
      <w:r w:rsidRPr="006D064A">
        <w:rPr>
          <w:rFonts w:ascii="Times New Roman" w:hAnsi="Times New Roman" w:cs="Times New Roman"/>
          <w:i/>
          <w:sz w:val="24"/>
          <w:szCs w:val="24"/>
        </w:rPr>
        <w:t>Penentuan Kadar Alkaloid Total Ekstrak Etanol Daun Ungu (Gratophyllum pictum L.)</w:t>
      </w:r>
      <w:r>
        <w:rPr>
          <w:rFonts w:ascii="Times New Roman" w:hAnsi="Times New Roman" w:cs="Times New Roman"/>
          <w:sz w:val="24"/>
          <w:szCs w:val="24"/>
        </w:rPr>
        <w:t xml:space="preserve"> Dengan Metode Spektrofotometri UV-Vis. Jurnal Farmasi </w:t>
      </w:r>
      <w:proofErr w:type="gramStart"/>
      <w:r>
        <w:rPr>
          <w:rFonts w:ascii="Times New Roman" w:hAnsi="Times New Roman" w:cs="Times New Roman"/>
          <w:sz w:val="24"/>
          <w:szCs w:val="24"/>
        </w:rPr>
        <w:t>Of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alamonia</w:t>
      </w:r>
    </w:p>
    <w:p w:rsidR="00E91947" w:rsidRDefault="00E91947" w:rsidP="006D064A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4E7E">
        <w:rPr>
          <w:rFonts w:ascii="Times New Roman" w:hAnsi="Times New Roman" w:cs="Times New Roman"/>
          <w:noProof/>
          <w:sz w:val="24"/>
          <w:szCs w:val="24"/>
        </w:rPr>
        <w:t>Marfu’ah, Siti. 2017. “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enentuan 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lkaloid 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dan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F</w:t>
      </w:r>
      <w:r>
        <w:rPr>
          <w:rFonts w:ascii="Times New Roman" w:hAnsi="Times New Roman" w:cs="Times New Roman"/>
          <w:i/>
          <w:noProof/>
          <w:sz w:val="24"/>
          <w:szCs w:val="24"/>
        </w:rPr>
        <w:t>lavonoid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noProof/>
          <w:sz w:val="24"/>
          <w:szCs w:val="24"/>
        </w:rPr>
        <w:t>otal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>, S</w:t>
      </w:r>
      <w:r>
        <w:rPr>
          <w:rFonts w:ascii="Times New Roman" w:hAnsi="Times New Roman" w:cs="Times New Roman"/>
          <w:i/>
          <w:noProof/>
          <w:sz w:val="24"/>
          <w:szCs w:val="24"/>
        </w:rPr>
        <w:t>erta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U</w:t>
      </w:r>
      <w:r>
        <w:rPr>
          <w:rFonts w:ascii="Times New Roman" w:hAnsi="Times New Roman" w:cs="Times New Roman"/>
          <w:i/>
          <w:noProof/>
          <w:sz w:val="24"/>
          <w:szCs w:val="24"/>
        </w:rPr>
        <w:t>ji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i/>
          <w:noProof/>
          <w:sz w:val="24"/>
          <w:szCs w:val="24"/>
        </w:rPr>
        <w:t>ntibakteri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E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kstrak 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E</w:t>
      </w:r>
      <w:r>
        <w:rPr>
          <w:rFonts w:ascii="Times New Roman" w:hAnsi="Times New Roman" w:cs="Times New Roman"/>
          <w:i/>
          <w:noProof/>
          <w:sz w:val="24"/>
          <w:szCs w:val="24"/>
        </w:rPr>
        <w:t>tanol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noProof/>
          <w:sz w:val="24"/>
          <w:szCs w:val="24"/>
        </w:rPr>
        <w:t>aun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i/>
          <w:noProof/>
          <w:sz w:val="24"/>
          <w:szCs w:val="24"/>
        </w:rPr>
        <w:t>osor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noProof/>
          <w:sz w:val="24"/>
          <w:szCs w:val="24"/>
        </w:rPr>
        <w:t>ebek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(Bryoph</w:t>
      </w:r>
      <w:r>
        <w:rPr>
          <w:rFonts w:ascii="Times New Roman" w:hAnsi="Times New Roman" w:cs="Times New Roman"/>
          <w:i/>
          <w:noProof/>
          <w:sz w:val="24"/>
          <w:szCs w:val="24"/>
        </w:rPr>
        <w:t>yllum Pinnatum (Lam.) Oken) Pada</w:t>
      </w:r>
      <w:r w:rsidRPr="00724E7E">
        <w:rPr>
          <w:rFonts w:ascii="Times New Roman" w:hAnsi="Times New Roman" w:cs="Times New Roman"/>
          <w:i/>
          <w:noProof/>
          <w:sz w:val="24"/>
          <w:szCs w:val="24"/>
        </w:rPr>
        <w:t xml:space="preserve"> Bacillus Cereus.</w:t>
      </w:r>
      <w:r w:rsidRPr="00724E7E">
        <w:rPr>
          <w:rFonts w:ascii="Times New Roman" w:hAnsi="Times New Roman" w:cs="Times New Roman"/>
          <w:noProof/>
          <w:sz w:val="24"/>
          <w:szCs w:val="24"/>
        </w:rPr>
        <w:t xml:space="preserve">” </w:t>
      </w:r>
      <w:r w:rsidRPr="00724E7E">
        <w:rPr>
          <w:rFonts w:ascii="Times New Roman" w:hAnsi="Times New Roman" w:cs="Times New Roman"/>
          <w:iCs/>
          <w:noProof/>
          <w:sz w:val="24"/>
          <w:szCs w:val="24"/>
        </w:rPr>
        <w:t>Digital Repository Universitas Jember</w:t>
      </w:r>
      <w:r w:rsidRPr="00724E7E">
        <w:rPr>
          <w:rFonts w:ascii="Times New Roman" w:hAnsi="Times New Roman" w:cs="Times New Roman"/>
          <w:noProof/>
          <w:sz w:val="24"/>
          <w:szCs w:val="24"/>
        </w:rPr>
        <w:t xml:space="preserve"> (September 2019): 2019–22.</w:t>
      </w:r>
    </w:p>
    <w:p w:rsidR="00E91947" w:rsidRPr="007A57DB" w:rsidRDefault="00E91947" w:rsidP="00447E9E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ierza, </w:t>
      </w:r>
      <w:r w:rsidR="000F78A1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>2023)</w:t>
      </w:r>
      <w:r w:rsidR="000F78A1">
        <w:rPr>
          <w:rFonts w:ascii="Times New Roman" w:hAnsi="Times New Roman" w:cs="Times New Roman"/>
          <w:noProof/>
          <w:sz w:val="24"/>
          <w:szCs w:val="24"/>
        </w:rPr>
        <w:t>. “</w:t>
      </w:r>
      <w:r w:rsidR="000F78A1" w:rsidRPr="000F78A1">
        <w:rPr>
          <w:rFonts w:ascii="Times New Roman" w:hAnsi="Times New Roman" w:cs="Times New Roman"/>
          <w:i/>
          <w:noProof/>
          <w:sz w:val="24"/>
          <w:szCs w:val="24"/>
        </w:rPr>
        <w:t>Analisis Kadar Kaffein Mengginakan Metode Spektrofotometri Uv-Vis</w:t>
      </w:r>
      <w:r w:rsidR="000F78A1">
        <w:rPr>
          <w:rFonts w:ascii="Times New Roman" w:hAnsi="Times New Roman" w:cs="Times New Roman"/>
          <w:noProof/>
          <w:sz w:val="24"/>
          <w:szCs w:val="24"/>
        </w:rPr>
        <w:t>” Jurnal Farmasetis Vol : 12 No 1. Hal 22</w:t>
      </w:r>
    </w:p>
    <w:p w:rsidR="00E91947" w:rsidRDefault="00E91947" w:rsidP="008437D5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7A57DB">
        <w:rPr>
          <w:rFonts w:ascii="Times New Roman" w:hAnsi="Times New Roman" w:cs="Times New Roman"/>
          <w:sz w:val="24"/>
          <w:szCs w:val="24"/>
        </w:rPr>
        <w:t>Robinson.T. (1995). Kandungan Organik Tumbuhan T</w:t>
      </w:r>
      <w:r>
        <w:rPr>
          <w:rFonts w:ascii="Times New Roman" w:hAnsi="Times New Roman" w:cs="Times New Roman"/>
          <w:sz w:val="24"/>
          <w:szCs w:val="24"/>
        </w:rPr>
        <w:t xml:space="preserve">inggi. Edisi Ke. Enam. Bandung. </w:t>
      </w:r>
      <w:r w:rsidRPr="007A57DB">
        <w:rPr>
          <w:rFonts w:ascii="Times New Roman" w:hAnsi="Times New Roman" w:cs="Times New Roman"/>
          <w:sz w:val="24"/>
          <w:szCs w:val="24"/>
        </w:rPr>
        <w:t xml:space="preserve">Penerbit Institut </w:t>
      </w:r>
      <w:r>
        <w:rPr>
          <w:rFonts w:ascii="Times New Roman" w:hAnsi="Times New Roman" w:cs="Times New Roman"/>
          <w:sz w:val="24"/>
          <w:szCs w:val="24"/>
        </w:rPr>
        <w:t>Teknologi Bandung. Hal.191-193.</w:t>
      </w:r>
    </w:p>
    <w:p w:rsidR="00E91947" w:rsidRPr="007A57DB" w:rsidRDefault="00E91947" w:rsidP="00D024CD">
      <w:pPr>
        <w:pStyle w:val="NoSpacing"/>
        <w:spacing w:after="240"/>
        <w:jc w:val="both"/>
        <w:rPr>
          <w:rFonts w:ascii="Times New Roman" w:hAnsi="Times New Roman" w:cs="Times New Roman"/>
          <w:sz w:val="24"/>
          <w:szCs w:val="24"/>
        </w:rPr>
      </w:pPr>
      <w:r w:rsidRPr="007A57DB">
        <w:rPr>
          <w:rFonts w:ascii="Times New Roman" w:hAnsi="Times New Roman" w:cs="Times New Roman"/>
          <w:sz w:val="24"/>
          <w:szCs w:val="24"/>
        </w:rPr>
        <w:t xml:space="preserve">Rohman, A,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7A57DB">
        <w:rPr>
          <w:rFonts w:ascii="Times New Roman" w:hAnsi="Times New Roman" w:cs="Times New Roman"/>
          <w:sz w:val="24"/>
          <w:szCs w:val="24"/>
        </w:rPr>
        <w:t>2007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A57DB">
        <w:rPr>
          <w:rFonts w:ascii="Times New Roman" w:hAnsi="Times New Roman" w:cs="Times New Roman"/>
          <w:sz w:val="24"/>
          <w:szCs w:val="24"/>
        </w:rPr>
        <w:t>, Kimia Farmasi Analis Pustaka Pelajar Yogjakarta</w:t>
      </w:r>
    </w:p>
    <w:p w:rsidR="00E91947" w:rsidRDefault="00E91947" w:rsidP="00D024CD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 w:rsidRPr="007A57DB">
        <w:rPr>
          <w:rFonts w:ascii="Times New Roman" w:hAnsi="Times New Roman" w:cs="Times New Roman"/>
          <w:sz w:val="24"/>
          <w:szCs w:val="24"/>
        </w:rPr>
        <w:t xml:space="preserve">Sabirin, M., Hardjono S Dan Respati S.,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7A57DB">
        <w:rPr>
          <w:rFonts w:ascii="Times New Roman" w:hAnsi="Times New Roman" w:cs="Times New Roman"/>
          <w:sz w:val="24"/>
          <w:szCs w:val="24"/>
        </w:rPr>
        <w:t>1994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A57DB">
        <w:rPr>
          <w:rFonts w:ascii="Times New Roman" w:hAnsi="Times New Roman" w:cs="Times New Roman"/>
          <w:sz w:val="24"/>
          <w:szCs w:val="24"/>
        </w:rPr>
        <w:t>. Pengantar Praktikum Kimia Organik Ugm-Yogyakarta.</w:t>
      </w:r>
    </w:p>
    <w:p w:rsidR="00E91947" w:rsidRPr="007A57DB" w:rsidRDefault="00E91947" w:rsidP="006D064A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5799">
        <w:rPr>
          <w:rFonts w:ascii="Times New Roman" w:hAnsi="Times New Roman" w:cs="Times New Roman"/>
          <w:noProof/>
          <w:sz w:val="24"/>
          <w:szCs w:val="24"/>
        </w:rPr>
        <w:t>Sari, Anna Khumaira et al. 2018. “</w:t>
      </w:r>
      <w:r w:rsidRPr="00205766">
        <w:rPr>
          <w:rFonts w:ascii="Times New Roman" w:hAnsi="Times New Roman" w:cs="Times New Roman"/>
          <w:i/>
          <w:noProof/>
          <w:sz w:val="24"/>
          <w:szCs w:val="24"/>
        </w:rPr>
        <w:t>Penetapan Kadar Fenolik Dan Flavonoid Total</w:t>
      </w:r>
      <w:r w:rsidRPr="00D7579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5766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Ekstrak Metanol Kayu Kuning (Arcangelisia Flava Merr) Dengan Metode Spektrofotometri UV-Visibel.</w:t>
      </w:r>
      <w:r w:rsidRPr="00D75799">
        <w:rPr>
          <w:rFonts w:ascii="Times New Roman" w:hAnsi="Times New Roman" w:cs="Times New Roman"/>
          <w:noProof/>
          <w:sz w:val="24"/>
          <w:szCs w:val="24"/>
        </w:rPr>
        <w:t xml:space="preserve">” </w:t>
      </w:r>
      <w:r w:rsidRPr="00D75799">
        <w:rPr>
          <w:rFonts w:ascii="Times New Roman" w:hAnsi="Times New Roman" w:cs="Times New Roman"/>
          <w:i/>
          <w:iCs/>
          <w:noProof/>
          <w:sz w:val="24"/>
          <w:szCs w:val="24"/>
        </w:rPr>
        <w:t>Jurnal Insan Farmasi Indones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(2): 210–17.</w:t>
      </w:r>
    </w:p>
    <w:p w:rsidR="00E91947" w:rsidRPr="00087537" w:rsidRDefault="00E91947" w:rsidP="00D024CD">
      <w:pPr>
        <w:pStyle w:val="NoSpacing"/>
        <w:spacing w:after="240"/>
        <w:ind w:left="709" w:hanging="709"/>
        <w:jc w:val="both"/>
      </w:pPr>
      <w:r w:rsidRPr="007A57DB">
        <w:rPr>
          <w:rFonts w:ascii="Times New Roman" w:hAnsi="Times New Roman" w:cs="Times New Roman"/>
          <w:sz w:val="24"/>
          <w:szCs w:val="24"/>
        </w:rPr>
        <w:t>Suhartati,</w:t>
      </w:r>
      <w:r>
        <w:rPr>
          <w:rFonts w:ascii="Times New Roman" w:hAnsi="Times New Roman" w:cs="Times New Roman"/>
          <w:sz w:val="24"/>
          <w:szCs w:val="24"/>
        </w:rPr>
        <w:t xml:space="preserve"> Tati. </w:t>
      </w:r>
      <w:r w:rsidRPr="007A57DB">
        <w:rPr>
          <w:rFonts w:ascii="Times New Roman" w:hAnsi="Times New Roman" w:cs="Times New Roman"/>
          <w:sz w:val="24"/>
          <w:szCs w:val="24"/>
        </w:rPr>
        <w:t xml:space="preserve">(2017). </w:t>
      </w:r>
      <w:r w:rsidRPr="005C375D">
        <w:rPr>
          <w:rFonts w:ascii="Times New Roman" w:hAnsi="Times New Roman" w:cs="Times New Roman"/>
          <w:i/>
          <w:sz w:val="24"/>
          <w:szCs w:val="24"/>
        </w:rPr>
        <w:t>Dasar-Dasar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5C375D">
        <w:rPr>
          <w:rFonts w:ascii="Times New Roman" w:hAnsi="Times New Roman" w:cs="Times New Roman"/>
          <w:i/>
          <w:sz w:val="24"/>
          <w:szCs w:val="24"/>
        </w:rPr>
        <w:t xml:space="preserve">Spektrofotometri UV-Vis dan spetrofotometri </w:t>
      </w:r>
      <w:proofErr w:type="gramStart"/>
      <w:r w:rsidRPr="005C375D">
        <w:rPr>
          <w:rFonts w:ascii="Times New Roman" w:hAnsi="Times New Roman" w:cs="Times New Roman"/>
          <w:i/>
          <w:sz w:val="24"/>
          <w:szCs w:val="24"/>
        </w:rPr>
        <w:t>massa</w:t>
      </w:r>
      <w:proofErr w:type="gramEnd"/>
      <w:r w:rsidRPr="005C375D">
        <w:rPr>
          <w:rFonts w:ascii="Times New Roman" w:hAnsi="Times New Roman" w:cs="Times New Roman"/>
          <w:i/>
          <w:sz w:val="24"/>
          <w:szCs w:val="24"/>
        </w:rPr>
        <w:t xml:space="preserve"> Untuk Penentuan Struktur Senyawa Organik</w:t>
      </w:r>
      <w:r>
        <w:t xml:space="preserve">, </w:t>
      </w:r>
      <w:r w:rsidRPr="005C375D">
        <w:rPr>
          <w:rFonts w:ascii="Times New Roman" w:hAnsi="Times New Roman" w:cs="Times New Roman"/>
          <w:sz w:val="24"/>
          <w:szCs w:val="24"/>
        </w:rPr>
        <w:t>Jl. Prof. Dr. Soemantri Brojonegoro, Komplek Unila Gedongmeneng Bandar Lampung</w:t>
      </w:r>
    </w:p>
    <w:p w:rsidR="00E91947" w:rsidRDefault="00205766" w:rsidP="00D024CD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omo dkk, </w:t>
      </w:r>
      <w:r w:rsidR="00E91947" w:rsidRPr="007A57DB">
        <w:rPr>
          <w:rFonts w:ascii="Times New Roman" w:hAnsi="Times New Roman" w:cs="Times New Roman"/>
          <w:sz w:val="24"/>
          <w:szCs w:val="24"/>
        </w:rPr>
        <w:t xml:space="preserve">(2020). </w:t>
      </w:r>
      <w:r w:rsidR="00E91947" w:rsidRPr="005C375D">
        <w:rPr>
          <w:rFonts w:ascii="Times New Roman" w:hAnsi="Times New Roman" w:cs="Times New Roman"/>
          <w:i/>
          <w:sz w:val="24"/>
          <w:szCs w:val="24"/>
        </w:rPr>
        <w:t>Karakteristik Parameter Spesifik dan Parameter Non Spesifik Akar Kuning.</w:t>
      </w:r>
      <w:r w:rsidR="00E91947" w:rsidRPr="007A57DB">
        <w:rPr>
          <w:rFonts w:ascii="Times New Roman" w:hAnsi="Times New Roman" w:cs="Times New Roman"/>
          <w:sz w:val="24"/>
          <w:szCs w:val="24"/>
        </w:rPr>
        <w:t xml:space="preserve"> Jurnal Ilmiah Ibnu Sina 5 (2),</w:t>
      </w:r>
      <w:r w:rsidR="00E91947">
        <w:rPr>
          <w:rFonts w:ascii="Times New Roman" w:hAnsi="Times New Roman" w:cs="Times New Roman"/>
          <w:sz w:val="24"/>
          <w:szCs w:val="24"/>
        </w:rPr>
        <w:t xml:space="preserve"> </w:t>
      </w:r>
      <w:r w:rsidR="00E91947" w:rsidRPr="007A57DB">
        <w:rPr>
          <w:rFonts w:ascii="Times New Roman" w:hAnsi="Times New Roman" w:cs="Times New Roman"/>
          <w:sz w:val="24"/>
          <w:szCs w:val="24"/>
        </w:rPr>
        <w:t xml:space="preserve">416-425. </w:t>
      </w:r>
    </w:p>
    <w:p w:rsidR="00205766" w:rsidRPr="007A57DB" w:rsidRDefault="00205766" w:rsidP="00D024CD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n et al, (2020). Malaysian Herbal Monoghraph Develoment and Challenges, Journal Of Herbal </w:t>
      </w:r>
      <w:proofErr w:type="gramStart"/>
      <w:r>
        <w:rPr>
          <w:rFonts w:ascii="Times New Roman" w:hAnsi="Times New Roman" w:cs="Times New Roman"/>
          <w:sz w:val="24"/>
          <w:szCs w:val="24"/>
        </w:rPr>
        <w:t>Medicine 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23 (15).</w:t>
      </w:r>
    </w:p>
    <w:p w:rsidR="00E91947" w:rsidRDefault="00E91947" w:rsidP="00D024CD">
      <w:pPr>
        <w:pStyle w:val="NoSpacing"/>
        <w:spacing w:after="240"/>
        <w:ind w:left="709" w:hanging="709"/>
        <w:jc w:val="both"/>
      </w:pPr>
      <w:r w:rsidRPr="007A57DB">
        <w:rPr>
          <w:rFonts w:ascii="Times New Roman" w:hAnsi="Times New Roman" w:cs="Times New Roman"/>
          <w:sz w:val="24"/>
          <w:szCs w:val="24"/>
        </w:rPr>
        <w:t xml:space="preserve">Voigt. R. (1984). </w:t>
      </w:r>
      <w:r w:rsidRPr="00756B95">
        <w:rPr>
          <w:rFonts w:ascii="Times New Roman" w:hAnsi="Times New Roman" w:cs="Times New Roman"/>
          <w:i/>
          <w:sz w:val="24"/>
          <w:szCs w:val="24"/>
        </w:rPr>
        <w:t>Buku Pelajaran Teknologi Sediaan Farmasi</w:t>
      </w:r>
      <w:r w:rsidRPr="007A57DB">
        <w:rPr>
          <w:rFonts w:ascii="Times New Roman" w:hAnsi="Times New Roman" w:cs="Times New Roman"/>
          <w:sz w:val="24"/>
          <w:szCs w:val="24"/>
        </w:rPr>
        <w:t>. UGM Press. Yogyakarta.</w:t>
      </w:r>
    </w:p>
    <w:p w:rsidR="00724E7E" w:rsidRDefault="00724E7E" w:rsidP="006D064A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D064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D064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D064A">
        <w:rPr>
          <w:rFonts w:ascii="Times New Roman" w:hAnsi="Times New Roman" w:cs="Times New Roman"/>
          <w:sz w:val="24"/>
          <w:szCs w:val="24"/>
        </w:rPr>
        <w:fldChar w:fldCharType="separate"/>
      </w:r>
      <w:r w:rsidR="006D064A" w:rsidRPr="006D064A">
        <w:rPr>
          <w:rFonts w:ascii="Times New Roman" w:hAnsi="Times New Roman" w:cs="Times New Roman"/>
          <w:noProof/>
          <w:sz w:val="24"/>
          <w:szCs w:val="24"/>
        </w:rPr>
        <w:t>Wahyuni, Septia, dan</w:t>
      </w:r>
      <w:r w:rsidRPr="006D064A">
        <w:rPr>
          <w:rFonts w:ascii="Times New Roman" w:hAnsi="Times New Roman" w:cs="Times New Roman"/>
          <w:noProof/>
          <w:sz w:val="24"/>
          <w:szCs w:val="24"/>
        </w:rPr>
        <w:t xml:space="preserve"> Mauritz Pandapotan Marpaung. 2020. “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>P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enentuan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K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adar 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lkaloid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T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otal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E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kstrak 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kar 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>K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uning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(Fibraurea Chloroleuca Miers) B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erdasarkan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P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erbedaan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K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onsentrasi 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>E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tanol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D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engan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M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etode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S</w:t>
      </w:r>
      <w:r w:rsidR="006D064A" w:rsidRPr="006D064A">
        <w:rPr>
          <w:rFonts w:ascii="Times New Roman" w:hAnsi="Times New Roman" w:cs="Times New Roman"/>
          <w:i/>
          <w:noProof/>
          <w:sz w:val="24"/>
          <w:szCs w:val="24"/>
        </w:rPr>
        <w:t>pektrofotometri</w:t>
      </w:r>
      <w:r w:rsidRPr="006D064A">
        <w:rPr>
          <w:rFonts w:ascii="Times New Roman" w:hAnsi="Times New Roman" w:cs="Times New Roman"/>
          <w:i/>
          <w:noProof/>
          <w:sz w:val="24"/>
          <w:szCs w:val="24"/>
        </w:rPr>
        <w:t xml:space="preserve"> UV-VIS</w:t>
      </w:r>
      <w:r w:rsidRPr="006D064A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6D064A">
        <w:rPr>
          <w:rFonts w:ascii="Times New Roman" w:hAnsi="Times New Roman" w:cs="Times New Roman"/>
          <w:i/>
          <w:iCs/>
          <w:noProof/>
          <w:sz w:val="24"/>
          <w:szCs w:val="24"/>
        </w:rPr>
        <w:t>Dalton : Jurnal Pendidikan Kimia dan Ilmu Kimia</w:t>
      </w:r>
      <w:r w:rsidRPr="006D064A">
        <w:rPr>
          <w:rFonts w:ascii="Times New Roman" w:hAnsi="Times New Roman" w:cs="Times New Roman"/>
          <w:noProof/>
          <w:sz w:val="24"/>
          <w:szCs w:val="24"/>
        </w:rPr>
        <w:t xml:space="preserve"> 3(2): 52–61.</w:t>
      </w:r>
    </w:p>
    <w:p w:rsidR="00205766" w:rsidRPr="00FE7E59" w:rsidRDefault="00205766" w:rsidP="00205766">
      <w:pPr>
        <w:pStyle w:val="NoSpacing"/>
        <w:spacing w:after="240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udhono, Bambang (2017). “</w:t>
      </w:r>
      <w:r w:rsidRPr="00FE7E59">
        <w:rPr>
          <w:rFonts w:ascii="Times New Roman" w:hAnsi="Times New Roman" w:cs="Times New Roman"/>
          <w:i/>
          <w:sz w:val="24"/>
          <w:szCs w:val="24"/>
        </w:rPr>
        <w:t>Spektrofotometri</w:t>
      </w:r>
      <w:r>
        <w:rPr>
          <w:rFonts w:ascii="Times New Roman" w:hAnsi="Times New Roman" w:cs="Times New Roman"/>
          <w:i/>
          <w:sz w:val="24"/>
          <w:szCs w:val="24"/>
        </w:rPr>
        <w:t xml:space="preserve">”, </w:t>
      </w:r>
      <w:r w:rsidRPr="00205766">
        <w:rPr>
          <w:rFonts w:ascii="Times New Roman" w:hAnsi="Times New Roman" w:cs="Times New Roman"/>
          <w:sz w:val="24"/>
          <w:szCs w:val="24"/>
        </w:rPr>
        <w:t>Bukit Besar Palembang.</w:t>
      </w:r>
    </w:p>
    <w:p w:rsidR="00205766" w:rsidRPr="006D064A" w:rsidRDefault="00205766" w:rsidP="006D064A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024CD" w:rsidRDefault="00724E7E" w:rsidP="006D064A">
      <w:pPr>
        <w:pStyle w:val="NoSpacing"/>
        <w:spacing w:after="240"/>
        <w:jc w:val="both"/>
      </w:pPr>
      <w:r w:rsidRPr="006D064A">
        <w:rPr>
          <w:rFonts w:ascii="Times New Roman" w:hAnsi="Times New Roman" w:cs="Times New Roman"/>
          <w:sz w:val="24"/>
          <w:szCs w:val="24"/>
        </w:rPr>
        <w:fldChar w:fldCharType="end"/>
      </w:r>
      <w:bookmarkStart w:id="1" w:name="_GoBack"/>
      <w:bookmarkEnd w:id="1"/>
    </w:p>
    <w:sectPr w:rsidR="00D024CD" w:rsidSect="00A712B0">
      <w:headerReference w:type="default" r:id="rId9"/>
      <w:footerReference w:type="default" r:id="rId10"/>
      <w:pgSz w:w="11907" w:h="16839" w:code="9"/>
      <w:pgMar w:top="1701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4778F" w:rsidRDefault="0044778F" w:rsidP="00CD48E1">
      <w:pPr>
        <w:spacing w:after="0" w:line="240" w:lineRule="auto"/>
      </w:pPr>
      <w:r>
        <w:separator/>
      </w:r>
    </w:p>
  </w:endnote>
  <w:endnote w:type="continuationSeparator" w:id="0">
    <w:p w:rsidR="0044778F" w:rsidRDefault="0044778F" w:rsidP="00CD48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altName w:val="Arial"/>
    <w:charset w:val="00"/>
    <w:family w:val="swiss"/>
    <w:pitch w:val="variable"/>
    <w:sig w:usb0="00000000" w:usb1="C200247B" w:usb2="00000009" w:usb3="00000000" w:csb0="000001F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E0DE3" w:rsidRPr="00A712B0" w:rsidRDefault="005E0DE3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:rsidR="005E0DE3" w:rsidRPr="001409C4" w:rsidRDefault="005E0DE3" w:rsidP="001409C4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4778F" w:rsidRDefault="0044778F" w:rsidP="00CD48E1">
      <w:pPr>
        <w:spacing w:after="0" w:line="240" w:lineRule="auto"/>
      </w:pPr>
      <w:r>
        <w:separator/>
      </w:r>
    </w:p>
  </w:footnote>
  <w:footnote w:type="continuationSeparator" w:id="0">
    <w:p w:rsidR="0044778F" w:rsidRDefault="0044778F" w:rsidP="00CD48E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0615347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5E0DE3" w:rsidRPr="00A712B0" w:rsidRDefault="005E0DE3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A712B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712B0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712B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360475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A712B0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5E0DE3" w:rsidRPr="006B7E1F" w:rsidRDefault="005E0DE3" w:rsidP="006B7E1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971543"/>
    <w:multiLevelType w:val="multilevel"/>
    <w:tmpl w:val="40E2A54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04FC6A04"/>
    <w:multiLevelType w:val="hybridMultilevel"/>
    <w:tmpl w:val="BB4CDFC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524628A"/>
    <w:multiLevelType w:val="hybridMultilevel"/>
    <w:tmpl w:val="833AA7D4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64236A3"/>
    <w:multiLevelType w:val="hybridMultilevel"/>
    <w:tmpl w:val="CDCC94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D071C9C"/>
    <w:multiLevelType w:val="singleLevel"/>
    <w:tmpl w:val="0D071C9C"/>
    <w:lvl w:ilvl="0">
      <w:start w:val="1"/>
      <w:numFmt w:val="decimal"/>
      <w:lvlText w:val="%1."/>
      <w:lvlJc w:val="left"/>
      <w:pPr>
        <w:tabs>
          <w:tab w:val="left" w:pos="312"/>
        </w:tabs>
        <w:ind w:left="0" w:firstLine="0"/>
      </w:pPr>
    </w:lvl>
  </w:abstractNum>
  <w:abstractNum w:abstractNumId="5">
    <w:nsid w:val="0F73573E"/>
    <w:multiLevelType w:val="hybridMultilevel"/>
    <w:tmpl w:val="4EC2BF1A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1454019E"/>
    <w:multiLevelType w:val="hybridMultilevel"/>
    <w:tmpl w:val="32FE8B3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5742692"/>
    <w:multiLevelType w:val="hybridMultilevel"/>
    <w:tmpl w:val="41C810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9614970"/>
    <w:multiLevelType w:val="multilevel"/>
    <w:tmpl w:val="A596F63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."/>
      <w:lvlJc w:val="left"/>
      <w:pPr>
        <w:ind w:left="90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3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600" w:hanging="1800"/>
      </w:pPr>
      <w:rPr>
        <w:rFonts w:hint="default"/>
      </w:rPr>
    </w:lvl>
  </w:abstractNum>
  <w:abstractNum w:abstractNumId="9">
    <w:nsid w:val="19CB264F"/>
    <w:multiLevelType w:val="hybridMultilevel"/>
    <w:tmpl w:val="74D0C0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BDD2ABC"/>
    <w:multiLevelType w:val="multilevel"/>
    <w:tmpl w:val="B35A322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1E0F5AF1"/>
    <w:multiLevelType w:val="hybridMultilevel"/>
    <w:tmpl w:val="82B49388"/>
    <w:lvl w:ilvl="0" w:tplc="73282C78">
      <w:start w:val="1"/>
      <w:numFmt w:val="decimal"/>
      <w:lvlText w:val="2.%1"/>
      <w:lvlJc w:val="righ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E666252"/>
    <w:multiLevelType w:val="hybridMultilevel"/>
    <w:tmpl w:val="7A7EA244"/>
    <w:lvl w:ilvl="0" w:tplc="0409000F">
      <w:start w:val="1"/>
      <w:numFmt w:val="decimal"/>
      <w:lvlText w:val="%1."/>
      <w:lvlJc w:val="left"/>
      <w:pPr>
        <w:ind w:left="495" w:hanging="360"/>
      </w:pPr>
    </w:lvl>
    <w:lvl w:ilvl="1" w:tplc="04090019" w:tentative="1">
      <w:start w:val="1"/>
      <w:numFmt w:val="lowerLetter"/>
      <w:lvlText w:val="%2."/>
      <w:lvlJc w:val="left"/>
      <w:pPr>
        <w:ind w:left="1215" w:hanging="360"/>
      </w:pPr>
    </w:lvl>
    <w:lvl w:ilvl="2" w:tplc="0409001B" w:tentative="1">
      <w:start w:val="1"/>
      <w:numFmt w:val="lowerRoman"/>
      <w:lvlText w:val="%3."/>
      <w:lvlJc w:val="right"/>
      <w:pPr>
        <w:ind w:left="1935" w:hanging="180"/>
      </w:pPr>
    </w:lvl>
    <w:lvl w:ilvl="3" w:tplc="0409000F">
      <w:start w:val="1"/>
      <w:numFmt w:val="decimal"/>
      <w:lvlText w:val="%4."/>
      <w:lvlJc w:val="left"/>
      <w:pPr>
        <w:ind w:left="2655" w:hanging="360"/>
      </w:pPr>
    </w:lvl>
    <w:lvl w:ilvl="4" w:tplc="04090019" w:tentative="1">
      <w:start w:val="1"/>
      <w:numFmt w:val="lowerLetter"/>
      <w:lvlText w:val="%5."/>
      <w:lvlJc w:val="left"/>
      <w:pPr>
        <w:ind w:left="3375" w:hanging="360"/>
      </w:pPr>
    </w:lvl>
    <w:lvl w:ilvl="5" w:tplc="0409001B" w:tentative="1">
      <w:start w:val="1"/>
      <w:numFmt w:val="lowerRoman"/>
      <w:lvlText w:val="%6."/>
      <w:lvlJc w:val="right"/>
      <w:pPr>
        <w:ind w:left="4095" w:hanging="180"/>
      </w:pPr>
    </w:lvl>
    <w:lvl w:ilvl="6" w:tplc="0409000F" w:tentative="1">
      <w:start w:val="1"/>
      <w:numFmt w:val="decimal"/>
      <w:lvlText w:val="%7."/>
      <w:lvlJc w:val="left"/>
      <w:pPr>
        <w:ind w:left="4815" w:hanging="360"/>
      </w:pPr>
    </w:lvl>
    <w:lvl w:ilvl="7" w:tplc="04090019" w:tentative="1">
      <w:start w:val="1"/>
      <w:numFmt w:val="lowerLetter"/>
      <w:lvlText w:val="%8."/>
      <w:lvlJc w:val="left"/>
      <w:pPr>
        <w:ind w:left="5535" w:hanging="360"/>
      </w:pPr>
    </w:lvl>
    <w:lvl w:ilvl="8" w:tplc="0409001B" w:tentative="1">
      <w:start w:val="1"/>
      <w:numFmt w:val="lowerRoman"/>
      <w:lvlText w:val="%9."/>
      <w:lvlJc w:val="right"/>
      <w:pPr>
        <w:ind w:left="6255" w:hanging="180"/>
      </w:pPr>
    </w:lvl>
  </w:abstractNum>
  <w:abstractNum w:abstractNumId="13">
    <w:nsid w:val="21532751"/>
    <w:multiLevelType w:val="hybridMultilevel"/>
    <w:tmpl w:val="F580DB32"/>
    <w:lvl w:ilvl="0" w:tplc="B5A88C56">
      <w:start w:val="1"/>
      <w:numFmt w:val="decimal"/>
      <w:lvlText w:val="%1."/>
      <w:lvlJc w:val="left"/>
      <w:pPr>
        <w:ind w:left="479" w:hanging="332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1" w:tplc="2E8AE6FE">
      <w:numFmt w:val="bullet"/>
      <w:lvlText w:val="•"/>
      <w:lvlJc w:val="left"/>
      <w:pPr>
        <w:ind w:left="672" w:hanging="332"/>
      </w:pPr>
      <w:rPr>
        <w:rFonts w:hint="default"/>
        <w:lang w:eastAsia="en-US" w:bidi="ar-SA"/>
      </w:rPr>
    </w:lvl>
    <w:lvl w:ilvl="2" w:tplc="47668D00">
      <w:numFmt w:val="bullet"/>
      <w:lvlText w:val="•"/>
      <w:lvlJc w:val="left"/>
      <w:pPr>
        <w:ind w:left="865" w:hanging="332"/>
      </w:pPr>
      <w:rPr>
        <w:rFonts w:hint="default"/>
        <w:lang w:eastAsia="en-US" w:bidi="ar-SA"/>
      </w:rPr>
    </w:lvl>
    <w:lvl w:ilvl="3" w:tplc="A15A98A0">
      <w:numFmt w:val="bullet"/>
      <w:lvlText w:val="•"/>
      <w:lvlJc w:val="left"/>
      <w:pPr>
        <w:ind w:left="1057" w:hanging="332"/>
      </w:pPr>
      <w:rPr>
        <w:rFonts w:hint="default"/>
        <w:lang w:eastAsia="en-US" w:bidi="ar-SA"/>
      </w:rPr>
    </w:lvl>
    <w:lvl w:ilvl="4" w:tplc="A3E4ED80">
      <w:numFmt w:val="bullet"/>
      <w:lvlText w:val="•"/>
      <w:lvlJc w:val="left"/>
      <w:pPr>
        <w:ind w:left="1250" w:hanging="332"/>
      </w:pPr>
      <w:rPr>
        <w:rFonts w:hint="default"/>
        <w:lang w:eastAsia="en-US" w:bidi="ar-SA"/>
      </w:rPr>
    </w:lvl>
    <w:lvl w:ilvl="5" w:tplc="D4CA0B78">
      <w:numFmt w:val="bullet"/>
      <w:lvlText w:val="•"/>
      <w:lvlJc w:val="left"/>
      <w:pPr>
        <w:ind w:left="1442" w:hanging="332"/>
      </w:pPr>
      <w:rPr>
        <w:rFonts w:hint="default"/>
        <w:lang w:eastAsia="en-US" w:bidi="ar-SA"/>
      </w:rPr>
    </w:lvl>
    <w:lvl w:ilvl="6" w:tplc="7C00917A">
      <w:numFmt w:val="bullet"/>
      <w:lvlText w:val="•"/>
      <w:lvlJc w:val="left"/>
      <w:pPr>
        <w:ind w:left="1635" w:hanging="332"/>
      </w:pPr>
      <w:rPr>
        <w:rFonts w:hint="default"/>
        <w:lang w:eastAsia="en-US" w:bidi="ar-SA"/>
      </w:rPr>
    </w:lvl>
    <w:lvl w:ilvl="7" w:tplc="7E88A114">
      <w:numFmt w:val="bullet"/>
      <w:lvlText w:val="•"/>
      <w:lvlJc w:val="left"/>
      <w:pPr>
        <w:ind w:left="1827" w:hanging="332"/>
      </w:pPr>
      <w:rPr>
        <w:rFonts w:hint="default"/>
        <w:lang w:eastAsia="en-US" w:bidi="ar-SA"/>
      </w:rPr>
    </w:lvl>
    <w:lvl w:ilvl="8" w:tplc="F202BD32">
      <w:numFmt w:val="bullet"/>
      <w:lvlText w:val="•"/>
      <w:lvlJc w:val="left"/>
      <w:pPr>
        <w:ind w:left="2020" w:hanging="332"/>
      </w:pPr>
      <w:rPr>
        <w:rFonts w:hint="default"/>
        <w:lang w:eastAsia="en-US" w:bidi="ar-SA"/>
      </w:rPr>
    </w:lvl>
  </w:abstractNum>
  <w:abstractNum w:abstractNumId="14">
    <w:nsid w:val="226C39F8"/>
    <w:multiLevelType w:val="multilevel"/>
    <w:tmpl w:val="39583C66"/>
    <w:lvl w:ilvl="0">
      <w:start w:val="3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0"/>
      <w:numFmt w:val="decimal"/>
      <w:lvlText w:val="%1.%2"/>
      <w:lvlJc w:val="left"/>
      <w:pPr>
        <w:ind w:left="600" w:hanging="60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>
    <w:nsid w:val="23D970DB"/>
    <w:multiLevelType w:val="hybridMultilevel"/>
    <w:tmpl w:val="85964E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7CE4F12"/>
    <w:multiLevelType w:val="multilevel"/>
    <w:tmpl w:val="B5C86BFC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6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17">
    <w:nsid w:val="2EF9359E"/>
    <w:multiLevelType w:val="hybridMultilevel"/>
    <w:tmpl w:val="87BEFCF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0352BEC"/>
    <w:multiLevelType w:val="hybridMultilevel"/>
    <w:tmpl w:val="8D381670"/>
    <w:lvl w:ilvl="0" w:tplc="CF487B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58C00B8"/>
    <w:multiLevelType w:val="hybridMultilevel"/>
    <w:tmpl w:val="8070C6F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9617D4B"/>
    <w:multiLevelType w:val="hybridMultilevel"/>
    <w:tmpl w:val="F33497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9C209DF"/>
    <w:multiLevelType w:val="hybridMultilevel"/>
    <w:tmpl w:val="566CEDBC"/>
    <w:lvl w:ilvl="0" w:tplc="E024737A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3BA90D1B"/>
    <w:multiLevelType w:val="multilevel"/>
    <w:tmpl w:val="FCFE1E5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>
    <w:nsid w:val="4AD3433A"/>
    <w:multiLevelType w:val="hybridMultilevel"/>
    <w:tmpl w:val="87BEFCF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E70546D"/>
    <w:multiLevelType w:val="hybridMultilevel"/>
    <w:tmpl w:val="87BEFCF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09C32A5"/>
    <w:multiLevelType w:val="hybridMultilevel"/>
    <w:tmpl w:val="4960402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>
    <w:nsid w:val="5D026B24"/>
    <w:multiLevelType w:val="hybridMultilevel"/>
    <w:tmpl w:val="6E565B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69667F0"/>
    <w:multiLevelType w:val="multilevel"/>
    <w:tmpl w:val="6986D27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8">
    <w:nsid w:val="68850BB5"/>
    <w:multiLevelType w:val="hybridMultilevel"/>
    <w:tmpl w:val="6D141F1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CDA24EF"/>
    <w:multiLevelType w:val="hybridMultilevel"/>
    <w:tmpl w:val="5D6C87E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>
    <w:nsid w:val="6DB17FC9"/>
    <w:multiLevelType w:val="hybridMultilevel"/>
    <w:tmpl w:val="C698715E"/>
    <w:lvl w:ilvl="0" w:tplc="88B4E6D2">
      <w:start w:val="1"/>
      <w:numFmt w:val="decimal"/>
      <w:lvlText w:val="%1."/>
      <w:lvlJc w:val="left"/>
      <w:pPr>
        <w:ind w:left="361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>
    <w:nsid w:val="6E487F7E"/>
    <w:multiLevelType w:val="hybridMultilevel"/>
    <w:tmpl w:val="C13EDB26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>
    <w:nsid w:val="71E111EE"/>
    <w:multiLevelType w:val="multilevel"/>
    <w:tmpl w:val="00065FC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120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>
    <w:nsid w:val="7399148B"/>
    <w:multiLevelType w:val="multilevel"/>
    <w:tmpl w:val="CE00519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930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35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9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3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4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34">
    <w:nsid w:val="761317C6"/>
    <w:multiLevelType w:val="hybridMultilevel"/>
    <w:tmpl w:val="51F831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63A67EA"/>
    <w:multiLevelType w:val="hybridMultilevel"/>
    <w:tmpl w:val="946099CC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>
    <w:nsid w:val="780765BE"/>
    <w:multiLevelType w:val="hybridMultilevel"/>
    <w:tmpl w:val="05FC0E58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>
    <w:nsid w:val="7A0C776C"/>
    <w:multiLevelType w:val="hybridMultilevel"/>
    <w:tmpl w:val="87BEFCF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A804B05"/>
    <w:multiLevelType w:val="multilevel"/>
    <w:tmpl w:val="678AA7A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9">
    <w:nsid w:val="7C4C3E68"/>
    <w:multiLevelType w:val="multilevel"/>
    <w:tmpl w:val="B2201A6C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0">
    <w:nsid w:val="7DC30746"/>
    <w:multiLevelType w:val="multilevel"/>
    <w:tmpl w:val="D8A4CD3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6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39"/>
  </w:num>
  <w:num w:numId="2">
    <w:abstractNumId w:val="13"/>
  </w:num>
  <w:num w:numId="3">
    <w:abstractNumId w:val="27"/>
  </w:num>
  <w:num w:numId="4">
    <w:abstractNumId w:val="0"/>
  </w:num>
  <w:num w:numId="5">
    <w:abstractNumId w:val="33"/>
  </w:num>
  <w:num w:numId="6">
    <w:abstractNumId w:val="8"/>
  </w:num>
  <w:num w:numId="7">
    <w:abstractNumId w:val="6"/>
  </w:num>
  <w:num w:numId="8">
    <w:abstractNumId w:val="10"/>
  </w:num>
  <w:num w:numId="9">
    <w:abstractNumId w:val="2"/>
  </w:num>
  <w:num w:numId="10">
    <w:abstractNumId w:val="11"/>
  </w:num>
  <w:num w:numId="11">
    <w:abstractNumId w:val="28"/>
  </w:num>
  <w:num w:numId="12">
    <w:abstractNumId w:val="1"/>
  </w:num>
  <w:num w:numId="13">
    <w:abstractNumId w:val="22"/>
  </w:num>
  <w:num w:numId="1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34"/>
  </w:num>
  <w:num w:numId="17">
    <w:abstractNumId w:val="12"/>
  </w:num>
  <w:num w:numId="18">
    <w:abstractNumId w:val="37"/>
  </w:num>
  <w:num w:numId="19">
    <w:abstractNumId w:val="23"/>
  </w:num>
  <w:num w:numId="20">
    <w:abstractNumId w:val="24"/>
  </w:num>
  <w:num w:numId="21">
    <w:abstractNumId w:val="17"/>
  </w:num>
  <w:num w:numId="22">
    <w:abstractNumId w:val="19"/>
  </w:num>
  <w:num w:numId="23">
    <w:abstractNumId w:val="15"/>
  </w:num>
  <w:num w:numId="24">
    <w:abstractNumId w:val="32"/>
  </w:num>
  <w:num w:numId="25">
    <w:abstractNumId w:val="25"/>
  </w:num>
  <w:num w:numId="26">
    <w:abstractNumId w:val="18"/>
  </w:num>
  <w:num w:numId="27">
    <w:abstractNumId w:val="36"/>
  </w:num>
  <w:num w:numId="28">
    <w:abstractNumId w:val="40"/>
  </w:num>
  <w:num w:numId="29">
    <w:abstractNumId w:val="5"/>
  </w:num>
  <w:num w:numId="30">
    <w:abstractNumId w:val="31"/>
  </w:num>
  <w:num w:numId="31">
    <w:abstractNumId w:val="35"/>
  </w:num>
  <w:num w:numId="32">
    <w:abstractNumId w:val="14"/>
  </w:num>
  <w:num w:numId="33">
    <w:abstractNumId w:val="38"/>
  </w:num>
  <w:num w:numId="34">
    <w:abstractNumId w:val="29"/>
  </w:num>
  <w:num w:numId="35">
    <w:abstractNumId w:val="7"/>
  </w:num>
  <w:num w:numId="36">
    <w:abstractNumId w:val="9"/>
  </w:num>
  <w:num w:numId="37">
    <w:abstractNumId w:val="20"/>
  </w:num>
  <w:num w:numId="38">
    <w:abstractNumId w:val="16"/>
  </w:num>
  <w:num w:numId="39">
    <w:abstractNumId w:val="3"/>
  </w:num>
  <w:num w:numId="40">
    <w:abstractNumId w:val="26"/>
  </w:num>
  <w:num w:numId="41">
    <w:abstractNumId w:val="4"/>
    <w:lvlOverride w:ilvl="0">
      <w:startOverride w:val="1"/>
    </w:lvlOverride>
  </w:num>
  <w:numIdMacAtCleanup w:val="3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C4CB5"/>
    <w:rsid w:val="0000046A"/>
    <w:rsid w:val="00001534"/>
    <w:rsid w:val="0000481F"/>
    <w:rsid w:val="000048CE"/>
    <w:rsid w:val="000065C8"/>
    <w:rsid w:val="000066EF"/>
    <w:rsid w:val="00006801"/>
    <w:rsid w:val="0000727F"/>
    <w:rsid w:val="0000733B"/>
    <w:rsid w:val="00007375"/>
    <w:rsid w:val="00007DEF"/>
    <w:rsid w:val="00010692"/>
    <w:rsid w:val="00015698"/>
    <w:rsid w:val="00015979"/>
    <w:rsid w:val="00015C51"/>
    <w:rsid w:val="00016253"/>
    <w:rsid w:val="0001660C"/>
    <w:rsid w:val="0001743E"/>
    <w:rsid w:val="0001781B"/>
    <w:rsid w:val="00017A47"/>
    <w:rsid w:val="0002010E"/>
    <w:rsid w:val="00020D88"/>
    <w:rsid w:val="000224A4"/>
    <w:rsid w:val="00024A34"/>
    <w:rsid w:val="00024CB5"/>
    <w:rsid w:val="0002757F"/>
    <w:rsid w:val="000277DB"/>
    <w:rsid w:val="00030093"/>
    <w:rsid w:val="000327B0"/>
    <w:rsid w:val="00033F61"/>
    <w:rsid w:val="00034669"/>
    <w:rsid w:val="00034A8A"/>
    <w:rsid w:val="00036FEF"/>
    <w:rsid w:val="00037BBF"/>
    <w:rsid w:val="00040971"/>
    <w:rsid w:val="000415CF"/>
    <w:rsid w:val="000423E3"/>
    <w:rsid w:val="00042498"/>
    <w:rsid w:val="00043A0C"/>
    <w:rsid w:val="00043B27"/>
    <w:rsid w:val="00043B7E"/>
    <w:rsid w:val="00043CF0"/>
    <w:rsid w:val="0004671A"/>
    <w:rsid w:val="00050A38"/>
    <w:rsid w:val="00051B4D"/>
    <w:rsid w:val="00053433"/>
    <w:rsid w:val="00054E9D"/>
    <w:rsid w:val="000554DD"/>
    <w:rsid w:val="000565D6"/>
    <w:rsid w:val="00056670"/>
    <w:rsid w:val="000567B8"/>
    <w:rsid w:val="00056AAA"/>
    <w:rsid w:val="0005722F"/>
    <w:rsid w:val="00057485"/>
    <w:rsid w:val="00060602"/>
    <w:rsid w:val="00060C32"/>
    <w:rsid w:val="00061055"/>
    <w:rsid w:val="000613FA"/>
    <w:rsid w:val="0006170A"/>
    <w:rsid w:val="0006229D"/>
    <w:rsid w:val="000622CF"/>
    <w:rsid w:val="00062C99"/>
    <w:rsid w:val="00062CD2"/>
    <w:rsid w:val="000635CD"/>
    <w:rsid w:val="000648A2"/>
    <w:rsid w:val="00064C1E"/>
    <w:rsid w:val="0006552B"/>
    <w:rsid w:val="000659C6"/>
    <w:rsid w:val="00065E8E"/>
    <w:rsid w:val="00065FBC"/>
    <w:rsid w:val="00065FF2"/>
    <w:rsid w:val="000663B0"/>
    <w:rsid w:val="000704BB"/>
    <w:rsid w:val="00071569"/>
    <w:rsid w:val="00071F24"/>
    <w:rsid w:val="0007283F"/>
    <w:rsid w:val="00073671"/>
    <w:rsid w:val="00073C1B"/>
    <w:rsid w:val="000746B5"/>
    <w:rsid w:val="0007508A"/>
    <w:rsid w:val="0007523E"/>
    <w:rsid w:val="0007648E"/>
    <w:rsid w:val="000777E8"/>
    <w:rsid w:val="0008370A"/>
    <w:rsid w:val="00083788"/>
    <w:rsid w:val="00083867"/>
    <w:rsid w:val="00083A49"/>
    <w:rsid w:val="00084E4E"/>
    <w:rsid w:val="00085DF1"/>
    <w:rsid w:val="00087537"/>
    <w:rsid w:val="00090AB5"/>
    <w:rsid w:val="00091377"/>
    <w:rsid w:val="00091917"/>
    <w:rsid w:val="00096967"/>
    <w:rsid w:val="000A0792"/>
    <w:rsid w:val="000A0856"/>
    <w:rsid w:val="000A322C"/>
    <w:rsid w:val="000A338C"/>
    <w:rsid w:val="000A5235"/>
    <w:rsid w:val="000A545E"/>
    <w:rsid w:val="000A5517"/>
    <w:rsid w:val="000A5D90"/>
    <w:rsid w:val="000A6968"/>
    <w:rsid w:val="000A6F61"/>
    <w:rsid w:val="000B0845"/>
    <w:rsid w:val="000B2FC8"/>
    <w:rsid w:val="000B3162"/>
    <w:rsid w:val="000B3675"/>
    <w:rsid w:val="000B46EE"/>
    <w:rsid w:val="000B47FB"/>
    <w:rsid w:val="000B6D79"/>
    <w:rsid w:val="000B7E54"/>
    <w:rsid w:val="000C1F10"/>
    <w:rsid w:val="000C2161"/>
    <w:rsid w:val="000C2736"/>
    <w:rsid w:val="000C2B18"/>
    <w:rsid w:val="000C473F"/>
    <w:rsid w:val="000C5853"/>
    <w:rsid w:val="000C6C3F"/>
    <w:rsid w:val="000D1530"/>
    <w:rsid w:val="000D1DF5"/>
    <w:rsid w:val="000D2046"/>
    <w:rsid w:val="000D2A56"/>
    <w:rsid w:val="000D34E3"/>
    <w:rsid w:val="000D5F3F"/>
    <w:rsid w:val="000D639E"/>
    <w:rsid w:val="000D7310"/>
    <w:rsid w:val="000D780B"/>
    <w:rsid w:val="000E03D0"/>
    <w:rsid w:val="000E1432"/>
    <w:rsid w:val="000E2B92"/>
    <w:rsid w:val="000E3EDC"/>
    <w:rsid w:val="000E40D7"/>
    <w:rsid w:val="000E4123"/>
    <w:rsid w:val="000E4229"/>
    <w:rsid w:val="000E45E5"/>
    <w:rsid w:val="000E5EE4"/>
    <w:rsid w:val="000E6235"/>
    <w:rsid w:val="000E6A5A"/>
    <w:rsid w:val="000F43DB"/>
    <w:rsid w:val="000F78A1"/>
    <w:rsid w:val="001010BC"/>
    <w:rsid w:val="00101AED"/>
    <w:rsid w:val="0010328A"/>
    <w:rsid w:val="00103E95"/>
    <w:rsid w:val="00104908"/>
    <w:rsid w:val="00105531"/>
    <w:rsid w:val="00105896"/>
    <w:rsid w:val="001063D0"/>
    <w:rsid w:val="00106676"/>
    <w:rsid w:val="00106DC9"/>
    <w:rsid w:val="00110488"/>
    <w:rsid w:val="0011118E"/>
    <w:rsid w:val="00111611"/>
    <w:rsid w:val="00112451"/>
    <w:rsid w:val="001125C8"/>
    <w:rsid w:val="0011493A"/>
    <w:rsid w:val="001201F9"/>
    <w:rsid w:val="00121A67"/>
    <w:rsid w:val="0012298E"/>
    <w:rsid w:val="00124266"/>
    <w:rsid w:val="00125687"/>
    <w:rsid w:val="00125BE2"/>
    <w:rsid w:val="001267F1"/>
    <w:rsid w:val="0013121D"/>
    <w:rsid w:val="001318D6"/>
    <w:rsid w:val="00132DAC"/>
    <w:rsid w:val="00132E4E"/>
    <w:rsid w:val="00132E63"/>
    <w:rsid w:val="00135246"/>
    <w:rsid w:val="00136BD2"/>
    <w:rsid w:val="00137611"/>
    <w:rsid w:val="001378F1"/>
    <w:rsid w:val="00137DE1"/>
    <w:rsid w:val="00140495"/>
    <w:rsid w:val="001409C4"/>
    <w:rsid w:val="00141D22"/>
    <w:rsid w:val="00142D1C"/>
    <w:rsid w:val="001435A8"/>
    <w:rsid w:val="001444C6"/>
    <w:rsid w:val="00151849"/>
    <w:rsid w:val="00151FF5"/>
    <w:rsid w:val="0015455E"/>
    <w:rsid w:val="0015625A"/>
    <w:rsid w:val="00157068"/>
    <w:rsid w:val="001575E0"/>
    <w:rsid w:val="0015769D"/>
    <w:rsid w:val="001601A8"/>
    <w:rsid w:val="00161406"/>
    <w:rsid w:val="00161623"/>
    <w:rsid w:val="0016215B"/>
    <w:rsid w:val="00163165"/>
    <w:rsid w:val="00164638"/>
    <w:rsid w:val="0016576A"/>
    <w:rsid w:val="00167A68"/>
    <w:rsid w:val="00167BF7"/>
    <w:rsid w:val="00172136"/>
    <w:rsid w:val="00173D5B"/>
    <w:rsid w:val="0017446B"/>
    <w:rsid w:val="00174858"/>
    <w:rsid w:val="0017541F"/>
    <w:rsid w:val="0017795B"/>
    <w:rsid w:val="00177F76"/>
    <w:rsid w:val="00180D7C"/>
    <w:rsid w:val="00180D81"/>
    <w:rsid w:val="0018117B"/>
    <w:rsid w:val="00183916"/>
    <w:rsid w:val="00183E01"/>
    <w:rsid w:val="00184FF7"/>
    <w:rsid w:val="00187755"/>
    <w:rsid w:val="00187AE8"/>
    <w:rsid w:val="00190F7F"/>
    <w:rsid w:val="001928BD"/>
    <w:rsid w:val="00193A46"/>
    <w:rsid w:val="00196005"/>
    <w:rsid w:val="00196F20"/>
    <w:rsid w:val="001A039F"/>
    <w:rsid w:val="001A1074"/>
    <w:rsid w:val="001A169D"/>
    <w:rsid w:val="001A2016"/>
    <w:rsid w:val="001A3D27"/>
    <w:rsid w:val="001A3FBF"/>
    <w:rsid w:val="001A42DB"/>
    <w:rsid w:val="001A650D"/>
    <w:rsid w:val="001A799A"/>
    <w:rsid w:val="001B0574"/>
    <w:rsid w:val="001B2A0B"/>
    <w:rsid w:val="001B30B7"/>
    <w:rsid w:val="001B448A"/>
    <w:rsid w:val="001B53F6"/>
    <w:rsid w:val="001B6B91"/>
    <w:rsid w:val="001B7457"/>
    <w:rsid w:val="001C0373"/>
    <w:rsid w:val="001C1EF7"/>
    <w:rsid w:val="001C2385"/>
    <w:rsid w:val="001C4AAD"/>
    <w:rsid w:val="001C4FE7"/>
    <w:rsid w:val="001C5037"/>
    <w:rsid w:val="001C572E"/>
    <w:rsid w:val="001C75AE"/>
    <w:rsid w:val="001D02B2"/>
    <w:rsid w:val="001D0A5A"/>
    <w:rsid w:val="001D18BD"/>
    <w:rsid w:val="001D19C1"/>
    <w:rsid w:val="001D3048"/>
    <w:rsid w:val="001D35C3"/>
    <w:rsid w:val="001D3C81"/>
    <w:rsid w:val="001D5D4B"/>
    <w:rsid w:val="001D6A6E"/>
    <w:rsid w:val="001E2BE9"/>
    <w:rsid w:val="001E390A"/>
    <w:rsid w:val="001E5731"/>
    <w:rsid w:val="001E57FB"/>
    <w:rsid w:val="001E5DA1"/>
    <w:rsid w:val="001E653B"/>
    <w:rsid w:val="001E6E5B"/>
    <w:rsid w:val="001E7EA9"/>
    <w:rsid w:val="001F01E3"/>
    <w:rsid w:val="001F1F44"/>
    <w:rsid w:val="001F230D"/>
    <w:rsid w:val="001F3D67"/>
    <w:rsid w:val="001F4044"/>
    <w:rsid w:val="001F41C4"/>
    <w:rsid w:val="001F4833"/>
    <w:rsid w:val="001F5040"/>
    <w:rsid w:val="001F5C41"/>
    <w:rsid w:val="001F6D54"/>
    <w:rsid w:val="001F7CD1"/>
    <w:rsid w:val="0020007D"/>
    <w:rsid w:val="00200362"/>
    <w:rsid w:val="00200388"/>
    <w:rsid w:val="0020081D"/>
    <w:rsid w:val="002012C2"/>
    <w:rsid w:val="00202822"/>
    <w:rsid w:val="0020359F"/>
    <w:rsid w:val="00204EF8"/>
    <w:rsid w:val="00205152"/>
    <w:rsid w:val="0020559D"/>
    <w:rsid w:val="00205766"/>
    <w:rsid w:val="00205DB9"/>
    <w:rsid w:val="002062A9"/>
    <w:rsid w:val="00210039"/>
    <w:rsid w:val="002103BA"/>
    <w:rsid w:val="00211E61"/>
    <w:rsid w:val="00214E88"/>
    <w:rsid w:val="002167C2"/>
    <w:rsid w:val="00216DF2"/>
    <w:rsid w:val="00220066"/>
    <w:rsid w:val="00220780"/>
    <w:rsid w:val="00220B39"/>
    <w:rsid w:val="0022157C"/>
    <w:rsid w:val="00222462"/>
    <w:rsid w:val="00222A55"/>
    <w:rsid w:val="0022314E"/>
    <w:rsid w:val="00223980"/>
    <w:rsid w:val="0022588A"/>
    <w:rsid w:val="00226323"/>
    <w:rsid w:val="00230D3A"/>
    <w:rsid w:val="00231A53"/>
    <w:rsid w:val="0023227F"/>
    <w:rsid w:val="00233F87"/>
    <w:rsid w:val="00236777"/>
    <w:rsid w:val="0023691A"/>
    <w:rsid w:val="00236BAC"/>
    <w:rsid w:val="00237DA8"/>
    <w:rsid w:val="00237F8A"/>
    <w:rsid w:val="002436C3"/>
    <w:rsid w:val="00246472"/>
    <w:rsid w:val="002469CE"/>
    <w:rsid w:val="00246AA8"/>
    <w:rsid w:val="002473FC"/>
    <w:rsid w:val="00247C2E"/>
    <w:rsid w:val="00250789"/>
    <w:rsid w:val="00250E9A"/>
    <w:rsid w:val="00252B8B"/>
    <w:rsid w:val="00253AF9"/>
    <w:rsid w:val="00254121"/>
    <w:rsid w:val="00254204"/>
    <w:rsid w:val="00255F8E"/>
    <w:rsid w:val="0025693F"/>
    <w:rsid w:val="002575D4"/>
    <w:rsid w:val="00257713"/>
    <w:rsid w:val="002600CC"/>
    <w:rsid w:val="002601CB"/>
    <w:rsid w:val="002617B8"/>
    <w:rsid w:val="002624F2"/>
    <w:rsid w:val="0026346F"/>
    <w:rsid w:val="0026494C"/>
    <w:rsid w:val="00266950"/>
    <w:rsid w:val="0026778F"/>
    <w:rsid w:val="00267EDC"/>
    <w:rsid w:val="002705EC"/>
    <w:rsid w:val="002727A5"/>
    <w:rsid w:val="002740CA"/>
    <w:rsid w:val="002750C1"/>
    <w:rsid w:val="00276C0E"/>
    <w:rsid w:val="00280CF6"/>
    <w:rsid w:val="002829AA"/>
    <w:rsid w:val="00283DFB"/>
    <w:rsid w:val="00285631"/>
    <w:rsid w:val="00285FBA"/>
    <w:rsid w:val="0028672F"/>
    <w:rsid w:val="0029092E"/>
    <w:rsid w:val="002918AE"/>
    <w:rsid w:val="0029262C"/>
    <w:rsid w:val="00292716"/>
    <w:rsid w:val="00294930"/>
    <w:rsid w:val="00297073"/>
    <w:rsid w:val="002970C4"/>
    <w:rsid w:val="002A0B88"/>
    <w:rsid w:val="002A17AC"/>
    <w:rsid w:val="002A318B"/>
    <w:rsid w:val="002A66E6"/>
    <w:rsid w:val="002A7D37"/>
    <w:rsid w:val="002B216B"/>
    <w:rsid w:val="002B383B"/>
    <w:rsid w:val="002B4A97"/>
    <w:rsid w:val="002B4B67"/>
    <w:rsid w:val="002B4C17"/>
    <w:rsid w:val="002B6045"/>
    <w:rsid w:val="002B62B2"/>
    <w:rsid w:val="002B65B3"/>
    <w:rsid w:val="002C08DB"/>
    <w:rsid w:val="002C0B12"/>
    <w:rsid w:val="002C0BBE"/>
    <w:rsid w:val="002C0C12"/>
    <w:rsid w:val="002C22F2"/>
    <w:rsid w:val="002C261E"/>
    <w:rsid w:val="002C5B97"/>
    <w:rsid w:val="002C6854"/>
    <w:rsid w:val="002C7114"/>
    <w:rsid w:val="002D13A8"/>
    <w:rsid w:val="002D385E"/>
    <w:rsid w:val="002D3E10"/>
    <w:rsid w:val="002D7F2C"/>
    <w:rsid w:val="002D7FAA"/>
    <w:rsid w:val="002E1611"/>
    <w:rsid w:val="002E16BC"/>
    <w:rsid w:val="002E30C4"/>
    <w:rsid w:val="002E32AC"/>
    <w:rsid w:val="002E49E4"/>
    <w:rsid w:val="002E4DA8"/>
    <w:rsid w:val="002E6A70"/>
    <w:rsid w:val="002E78C8"/>
    <w:rsid w:val="002F03FA"/>
    <w:rsid w:val="002F1AE5"/>
    <w:rsid w:val="002F4131"/>
    <w:rsid w:val="002F4511"/>
    <w:rsid w:val="002F66CA"/>
    <w:rsid w:val="002F6F61"/>
    <w:rsid w:val="0030010F"/>
    <w:rsid w:val="00301EB7"/>
    <w:rsid w:val="00302767"/>
    <w:rsid w:val="003029B4"/>
    <w:rsid w:val="00304875"/>
    <w:rsid w:val="00311D3A"/>
    <w:rsid w:val="00312C0D"/>
    <w:rsid w:val="00313844"/>
    <w:rsid w:val="00314F4C"/>
    <w:rsid w:val="003166CF"/>
    <w:rsid w:val="0032057A"/>
    <w:rsid w:val="00320B94"/>
    <w:rsid w:val="00323DDC"/>
    <w:rsid w:val="00324BD1"/>
    <w:rsid w:val="003251CF"/>
    <w:rsid w:val="00325F4F"/>
    <w:rsid w:val="00325FCB"/>
    <w:rsid w:val="00326987"/>
    <w:rsid w:val="00331332"/>
    <w:rsid w:val="00333577"/>
    <w:rsid w:val="00333F4A"/>
    <w:rsid w:val="00334880"/>
    <w:rsid w:val="00334C97"/>
    <w:rsid w:val="00334F97"/>
    <w:rsid w:val="00335053"/>
    <w:rsid w:val="00335408"/>
    <w:rsid w:val="00335924"/>
    <w:rsid w:val="00336EBC"/>
    <w:rsid w:val="00337740"/>
    <w:rsid w:val="0034048D"/>
    <w:rsid w:val="00341D2D"/>
    <w:rsid w:val="00341F69"/>
    <w:rsid w:val="00342F5C"/>
    <w:rsid w:val="00350F2F"/>
    <w:rsid w:val="00352C9F"/>
    <w:rsid w:val="00353C7D"/>
    <w:rsid w:val="00354327"/>
    <w:rsid w:val="00354AF2"/>
    <w:rsid w:val="003552E8"/>
    <w:rsid w:val="0035783C"/>
    <w:rsid w:val="0035795B"/>
    <w:rsid w:val="00360475"/>
    <w:rsid w:val="00360611"/>
    <w:rsid w:val="00361885"/>
    <w:rsid w:val="00361EA1"/>
    <w:rsid w:val="003628B0"/>
    <w:rsid w:val="0036374F"/>
    <w:rsid w:val="003638EB"/>
    <w:rsid w:val="0036721F"/>
    <w:rsid w:val="003677D4"/>
    <w:rsid w:val="003707DD"/>
    <w:rsid w:val="0037083D"/>
    <w:rsid w:val="00371FF0"/>
    <w:rsid w:val="00373D72"/>
    <w:rsid w:val="00374FF5"/>
    <w:rsid w:val="0037614A"/>
    <w:rsid w:val="003761EB"/>
    <w:rsid w:val="00377DAB"/>
    <w:rsid w:val="0038075A"/>
    <w:rsid w:val="00380AE5"/>
    <w:rsid w:val="00380EAF"/>
    <w:rsid w:val="00382A32"/>
    <w:rsid w:val="00383854"/>
    <w:rsid w:val="0038481C"/>
    <w:rsid w:val="00384E36"/>
    <w:rsid w:val="00385526"/>
    <w:rsid w:val="003856AE"/>
    <w:rsid w:val="00385708"/>
    <w:rsid w:val="003860E0"/>
    <w:rsid w:val="00386719"/>
    <w:rsid w:val="003870EA"/>
    <w:rsid w:val="0038754A"/>
    <w:rsid w:val="00387CDE"/>
    <w:rsid w:val="003911B1"/>
    <w:rsid w:val="0039142D"/>
    <w:rsid w:val="00392824"/>
    <w:rsid w:val="00392F08"/>
    <w:rsid w:val="0039363D"/>
    <w:rsid w:val="00393867"/>
    <w:rsid w:val="00393AD6"/>
    <w:rsid w:val="0039495F"/>
    <w:rsid w:val="00395DEE"/>
    <w:rsid w:val="00396624"/>
    <w:rsid w:val="00396D9A"/>
    <w:rsid w:val="003A0E87"/>
    <w:rsid w:val="003A1757"/>
    <w:rsid w:val="003A2FB8"/>
    <w:rsid w:val="003A3077"/>
    <w:rsid w:val="003A3078"/>
    <w:rsid w:val="003A309D"/>
    <w:rsid w:val="003A56D1"/>
    <w:rsid w:val="003A5B4D"/>
    <w:rsid w:val="003A5E28"/>
    <w:rsid w:val="003A6A8E"/>
    <w:rsid w:val="003A75F3"/>
    <w:rsid w:val="003B0560"/>
    <w:rsid w:val="003B2269"/>
    <w:rsid w:val="003B2364"/>
    <w:rsid w:val="003B301F"/>
    <w:rsid w:val="003B4D67"/>
    <w:rsid w:val="003B578A"/>
    <w:rsid w:val="003B6137"/>
    <w:rsid w:val="003B76F4"/>
    <w:rsid w:val="003C5463"/>
    <w:rsid w:val="003C6571"/>
    <w:rsid w:val="003C663E"/>
    <w:rsid w:val="003D17EB"/>
    <w:rsid w:val="003D1DE3"/>
    <w:rsid w:val="003D2404"/>
    <w:rsid w:val="003D2983"/>
    <w:rsid w:val="003D31AB"/>
    <w:rsid w:val="003D52B8"/>
    <w:rsid w:val="003D5688"/>
    <w:rsid w:val="003D6B43"/>
    <w:rsid w:val="003E4A29"/>
    <w:rsid w:val="003E4C7E"/>
    <w:rsid w:val="003E598E"/>
    <w:rsid w:val="003E6289"/>
    <w:rsid w:val="003E6529"/>
    <w:rsid w:val="003E75B4"/>
    <w:rsid w:val="003F53F2"/>
    <w:rsid w:val="003F5493"/>
    <w:rsid w:val="003F559F"/>
    <w:rsid w:val="003F5845"/>
    <w:rsid w:val="003F5E2E"/>
    <w:rsid w:val="003F6A67"/>
    <w:rsid w:val="003F77C8"/>
    <w:rsid w:val="00400083"/>
    <w:rsid w:val="00400236"/>
    <w:rsid w:val="0040156D"/>
    <w:rsid w:val="00401CDF"/>
    <w:rsid w:val="004025AB"/>
    <w:rsid w:val="0040285A"/>
    <w:rsid w:val="0040372C"/>
    <w:rsid w:val="00403A16"/>
    <w:rsid w:val="004056A5"/>
    <w:rsid w:val="0040602F"/>
    <w:rsid w:val="00406E9F"/>
    <w:rsid w:val="0040777A"/>
    <w:rsid w:val="004079AE"/>
    <w:rsid w:val="00407C69"/>
    <w:rsid w:val="004101B5"/>
    <w:rsid w:val="0041351F"/>
    <w:rsid w:val="00415686"/>
    <w:rsid w:val="004164D2"/>
    <w:rsid w:val="0041666D"/>
    <w:rsid w:val="00420534"/>
    <w:rsid w:val="004210CA"/>
    <w:rsid w:val="00421722"/>
    <w:rsid w:val="00422166"/>
    <w:rsid w:val="00422425"/>
    <w:rsid w:val="00422EFA"/>
    <w:rsid w:val="00425488"/>
    <w:rsid w:val="00425F0D"/>
    <w:rsid w:val="004276FB"/>
    <w:rsid w:val="0043075D"/>
    <w:rsid w:val="004326B6"/>
    <w:rsid w:val="004329B6"/>
    <w:rsid w:val="00432A06"/>
    <w:rsid w:val="00432D79"/>
    <w:rsid w:val="00433259"/>
    <w:rsid w:val="0043400D"/>
    <w:rsid w:val="00435744"/>
    <w:rsid w:val="00436A00"/>
    <w:rsid w:val="00440C24"/>
    <w:rsid w:val="004416F8"/>
    <w:rsid w:val="004421FD"/>
    <w:rsid w:val="00442285"/>
    <w:rsid w:val="0044639F"/>
    <w:rsid w:val="0044778F"/>
    <w:rsid w:val="00447C59"/>
    <w:rsid w:val="00447E9E"/>
    <w:rsid w:val="00447F31"/>
    <w:rsid w:val="00447F99"/>
    <w:rsid w:val="00450934"/>
    <w:rsid w:val="0045268A"/>
    <w:rsid w:val="00453870"/>
    <w:rsid w:val="00454F0A"/>
    <w:rsid w:val="00455549"/>
    <w:rsid w:val="00455C3E"/>
    <w:rsid w:val="00457291"/>
    <w:rsid w:val="00457868"/>
    <w:rsid w:val="004607F8"/>
    <w:rsid w:val="00461A9F"/>
    <w:rsid w:val="00462580"/>
    <w:rsid w:val="00464508"/>
    <w:rsid w:val="00465D99"/>
    <w:rsid w:val="00466FDF"/>
    <w:rsid w:val="0046749B"/>
    <w:rsid w:val="00467722"/>
    <w:rsid w:val="0047174C"/>
    <w:rsid w:val="00471F5A"/>
    <w:rsid w:val="004731AE"/>
    <w:rsid w:val="004746D0"/>
    <w:rsid w:val="0047657D"/>
    <w:rsid w:val="00476D08"/>
    <w:rsid w:val="00476F96"/>
    <w:rsid w:val="00477ED0"/>
    <w:rsid w:val="0048258F"/>
    <w:rsid w:val="00482759"/>
    <w:rsid w:val="004831F9"/>
    <w:rsid w:val="00483431"/>
    <w:rsid w:val="00483DBA"/>
    <w:rsid w:val="004846DE"/>
    <w:rsid w:val="004855EE"/>
    <w:rsid w:val="00487364"/>
    <w:rsid w:val="00487B76"/>
    <w:rsid w:val="0049038A"/>
    <w:rsid w:val="004911D4"/>
    <w:rsid w:val="0049224E"/>
    <w:rsid w:val="0049312C"/>
    <w:rsid w:val="00495C3E"/>
    <w:rsid w:val="0049659D"/>
    <w:rsid w:val="004A0855"/>
    <w:rsid w:val="004A090B"/>
    <w:rsid w:val="004A1B0B"/>
    <w:rsid w:val="004A49BE"/>
    <w:rsid w:val="004A4C43"/>
    <w:rsid w:val="004A5EAF"/>
    <w:rsid w:val="004B0228"/>
    <w:rsid w:val="004B3B87"/>
    <w:rsid w:val="004B448E"/>
    <w:rsid w:val="004B5F04"/>
    <w:rsid w:val="004C0DA5"/>
    <w:rsid w:val="004C204A"/>
    <w:rsid w:val="004C2098"/>
    <w:rsid w:val="004C3860"/>
    <w:rsid w:val="004C3EC2"/>
    <w:rsid w:val="004C4D20"/>
    <w:rsid w:val="004C5AAC"/>
    <w:rsid w:val="004C7A28"/>
    <w:rsid w:val="004D02DC"/>
    <w:rsid w:val="004D02E4"/>
    <w:rsid w:val="004D1AC3"/>
    <w:rsid w:val="004D27A6"/>
    <w:rsid w:val="004D2E91"/>
    <w:rsid w:val="004D4263"/>
    <w:rsid w:val="004D44CC"/>
    <w:rsid w:val="004D5D65"/>
    <w:rsid w:val="004E3247"/>
    <w:rsid w:val="004E39BC"/>
    <w:rsid w:val="004E3A19"/>
    <w:rsid w:val="004E6B72"/>
    <w:rsid w:val="004E71DC"/>
    <w:rsid w:val="004E7CBA"/>
    <w:rsid w:val="004F08FD"/>
    <w:rsid w:val="004F0E25"/>
    <w:rsid w:val="004F4681"/>
    <w:rsid w:val="004F660A"/>
    <w:rsid w:val="004F77CC"/>
    <w:rsid w:val="004F7FAD"/>
    <w:rsid w:val="00500AF5"/>
    <w:rsid w:val="00501594"/>
    <w:rsid w:val="00501FC2"/>
    <w:rsid w:val="00502DDB"/>
    <w:rsid w:val="005053C7"/>
    <w:rsid w:val="0050766D"/>
    <w:rsid w:val="00510608"/>
    <w:rsid w:val="00510849"/>
    <w:rsid w:val="00511ED4"/>
    <w:rsid w:val="00512103"/>
    <w:rsid w:val="005127B3"/>
    <w:rsid w:val="005135A6"/>
    <w:rsid w:val="0051657A"/>
    <w:rsid w:val="0051671B"/>
    <w:rsid w:val="00516FC1"/>
    <w:rsid w:val="00517564"/>
    <w:rsid w:val="005213D0"/>
    <w:rsid w:val="00522A18"/>
    <w:rsid w:val="005240A8"/>
    <w:rsid w:val="00524F79"/>
    <w:rsid w:val="0052526B"/>
    <w:rsid w:val="005262A5"/>
    <w:rsid w:val="00527398"/>
    <w:rsid w:val="0052749E"/>
    <w:rsid w:val="0053039A"/>
    <w:rsid w:val="005308F0"/>
    <w:rsid w:val="00531309"/>
    <w:rsid w:val="005319F6"/>
    <w:rsid w:val="0053287C"/>
    <w:rsid w:val="00532C15"/>
    <w:rsid w:val="005336E8"/>
    <w:rsid w:val="005337D7"/>
    <w:rsid w:val="00540298"/>
    <w:rsid w:val="00543591"/>
    <w:rsid w:val="00544606"/>
    <w:rsid w:val="005463A2"/>
    <w:rsid w:val="005476B8"/>
    <w:rsid w:val="00547EEF"/>
    <w:rsid w:val="00550CCE"/>
    <w:rsid w:val="005534B0"/>
    <w:rsid w:val="005538AE"/>
    <w:rsid w:val="005549A2"/>
    <w:rsid w:val="00554AB4"/>
    <w:rsid w:val="0056071E"/>
    <w:rsid w:val="00562279"/>
    <w:rsid w:val="00562623"/>
    <w:rsid w:val="005641E1"/>
    <w:rsid w:val="00565286"/>
    <w:rsid w:val="005659EE"/>
    <w:rsid w:val="005660AB"/>
    <w:rsid w:val="00567025"/>
    <w:rsid w:val="00567320"/>
    <w:rsid w:val="00570CC7"/>
    <w:rsid w:val="00573239"/>
    <w:rsid w:val="00573A3E"/>
    <w:rsid w:val="0057505D"/>
    <w:rsid w:val="00575267"/>
    <w:rsid w:val="00575839"/>
    <w:rsid w:val="0057597F"/>
    <w:rsid w:val="00577E4C"/>
    <w:rsid w:val="0058014C"/>
    <w:rsid w:val="00582948"/>
    <w:rsid w:val="00582A80"/>
    <w:rsid w:val="00582D96"/>
    <w:rsid w:val="00583E03"/>
    <w:rsid w:val="0058424A"/>
    <w:rsid w:val="0058652A"/>
    <w:rsid w:val="005876F5"/>
    <w:rsid w:val="0058793C"/>
    <w:rsid w:val="005928BB"/>
    <w:rsid w:val="0059339E"/>
    <w:rsid w:val="0059377A"/>
    <w:rsid w:val="00593802"/>
    <w:rsid w:val="00593BB7"/>
    <w:rsid w:val="00593CB1"/>
    <w:rsid w:val="00596AF8"/>
    <w:rsid w:val="00596CB2"/>
    <w:rsid w:val="005A3982"/>
    <w:rsid w:val="005A4178"/>
    <w:rsid w:val="005A4E2D"/>
    <w:rsid w:val="005A507F"/>
    <w:rsid w:val="005A5193"/>
    <w:rsid w:val="005A7A4B"/>
    <w:rsid w:val="005B039D"/>
    <w:rsid w:val="005B2BA3"/>
    <w:rsid w:val="005B4CC5"/>
    <w:rsid w:val="005B57D8"/>
    <w:rsid w:val="005B5D78"/>
    <w:rsid w:val="005B7092"/>
    <w:rsid w:val="005B7693"/>
    <w:rsid w:val="005B7BF3"/>
    <w:rsid w:val="005B7C88"/>
    <w:rsid w:val="005C375D"/>
    <w:rsid w:val="005C5846"/>
    <w:rsid w:val="005C6716"/>
    <w:rsid w:val="005C7706"/>
    <w:rsid w:val="005D06B7"/>
    <w:rsid w:val="005D16F9"/>
    <w:rsid w:val="005D4DC5"/>
    <w:rsid w:val="005D5E0D"/>
    <w:rsid w:val="005D66BE"/>
    <w:rsid w:val="005D6710"/>
    <w:rsid w:val="005D6BC2"/>
    <w:rsid w:val="005D705D"/>
    <w:rsid w:val="005E0871"/>
    <w:rsid w:val="005E0DE3"/>
    <w:rsid w:val="005E4BD4"/>
    <w:rsid w:val="005E4C0B"/>
    <w:rsid w:val="005E616C"/>
    <w:rsid w:val="005E647A"/>
    <w:rsid w:val="005F1F22"/>
    <w:rsid w:val="005F2367"/>
    <w:rsid w:val="005F2561"/>
    <w:rsid w:val="005F28AC"/>
    <w:rsid w:val="005F2D7B"/>
    <w:rsid w:val="005F334D"/>
    <w:rsid w:val="005F3B1C"/>
    <w:rsid w:val="005F556B"/>
    <w:rsid w:val="005F581E"/>
    <w:rsid w:val="005F58B4"/>
    <w:rsid w:val="005F6776"/>
    <w:rsid w:val="005F7427"/>
    <w:rsid w:val="005F79FE"/>
    <w:rsid w:val="006003FA"/>
    <w:rsid w:val="00600733"/>
    <w:rsid w:val="00602740"/>
    <w:rsid w:val="00605049"/>
    <w:rsid w:val="006050E4"/>
    <w:rsid w:val="0060659B"/>
    <w:rsid w:val="006076CD"/>
    <w:rsid w:val="00607CF2"/>
    <w:rsid w:val="00612009"/>
    <w:rsid w:val="0061213A"/>
    <w:rsid w:val="006147F5"/>
    <w:rsid w:val="0061490A"/>
    <w:rsid w:val="00620277"/>
    <w:rsid w:val="00620403"/>
    <w:rsid w:val="00621D85"/>
    <w:rsid w:val="00624843"/>
    <w:rsid w:val="00625842"/>
    <w:rsid w:val="006267EE"/>
    <w:rsid w:val="00626A24"/>
    <w:rsid w:val="006274A9"/>
    <w:rsid w:val="006277DD"/>
    <w:rsid w:val="0063092C"/>
    <w:rsid w:val="006318C5"/>
    <w:rsid w:val="00633804"/>
    <w:rsid w:val="0063561B"/>
    <w:rsid w:val="006358D5"/>
    <w:rsid w:val="0063672D"/>
    <w:rsid w:val="00640A01"/>
    <w:rsid w:val="00640ED7"/>
    <w:rsid w:val="00645970"/>
    <w:rsid w:val="00647D25"/>
    <w:rsid w:val="00650888"/>
    <w:rsid w:val="0065354A"/>
    <w:rsid w:val="00653CE4"/>
    <w:rsid w:val="0065465C"/>
    <w:rsid w:val="0065543C"/>
    <w:rsid w:val="00655706"/>
    <w:rsid w:val="006568EE"/>
    <w:rsid w:val="0065714B"/>
    <w:rsid w:val="006575FA"/>
    <w:rsid w:val="006608A1"/>
    <w:rsid w:val="00661595"/>
    <w:rsid w:val="006617EB"/>
    <w:rsid w:val="00662C23"/>
    <w:rsid w:val="006666A6"/>
    <w:rsid w:val="00667520"/>
    <w:rsid w:val="006675F1"/>
    <w:rsid w:val="00667B7F"/>
    <w:rsid w:val="006702BD"/>
    <w:rsid w:val="00670461"/>
    <w:rsid w:val="00670920"/>
    <w:rsid w:val="00673FC7"/>
    <w:rsid w:val="00674ACD"/>
    <w:rsid w:val="00674B0C"/>
    <w:rsid w:val="006755EC"/>
    <w:rsid w:val="00676A5E"/>
    <w:rsid w:val="006822C4"/>
    <w:rsid w:val="00682922"/>
    <w:rsid w:val="00682CA9"/>
    <w:rsid w:val="00684BF2"/>
    <w:rsid w:val="006854F2"/>
    <w:rsid w:val="00685593"/>
    <w:rsid w:val="00685876"/>
    <w:rsid w:val="00685CB6"/>
    <w:rsid w:val="006865CD"/>
    <w:rsid w:val="0069149D"/>
    <w:rsid w:val="00691814"/>
    <w:rsid w:val="00696506"/>
    <w:rsid w:val="0069682F"/>
    <w:rsid w:val="006A05BA"/>
    <w:rsid w:val="006A1F03"/>
    <w:rsid w:val="006A276B"/>
    <w:rsid w:val="006A3AE7"/>
    <w:rsid w:val="006A4A7D"/>
    <w:rsid w:val="006A4BC5"/>
    <w:rsid w:val="006A4C26"/>
    <w:rsid w:val="006A4D45"/>
    <w:rsid w:val="006A5DFF"/>
    <w:rsid w:val="006A5FA9"/>
    <w:rsid w:val="006A7B62"/>
    <w:rsid w:val="006A7D76"/>
    <w:rsid w:val="006B06E5"/>
    <w:rsid w:val="006B2F4A"/>
    <w:rsid w:val="006B4EF8"/>
    <w:rsid w:val="006B5436"/>
    <w:rsid w:val="006B74B2"/>
    <w:rsid w:val="006B7795"/>
    <w:rsid w:val="006B7E1F"/>
    <w:rsid w:val="006C1F17"/>
    <w:rsid w:val="006C2259"/>
    <w:rsid w:val="006C24DB"/>
    <w:rsid w:val="006C2BAA"/>
    <w:rsid w:val="006C2D39"/>
    <w:rsid w:val="006C30C3"/>
    <w:rsid w:val="006C3330"/>
    <w:rsid w:val="006C3394"/>
    <w:rsid w:val="006C4AD4"/>
    <w:rsid w:val="006C548A"/>
    <w:rsid w:val="006C564B"/>
    <w:rsid w:val="006C6CC6"/>
    <w:rsid w:val="006D064A"/>
    <w:rsid w:val="006D07EC"/>
    <w:rsid w:val="006D26AE"/>
    <w:rsid w:val="006D36F9"/>
    <w:rsid w:val="006D5DBA"/>
    <w:rsid w:val="006D7CF9"/>
    <w:rsid w:val="006E120C"/>
    <w:rsid w:val="006E18C7"/>
    <w:rsid w:val="006E26FA"/>
    <w:rsid w:val="006E4F28"/>
    <w:rsid w:val="006E6945"/>
    <w:rsid w:val="006E75E8"/>
    <w:rsid w:val="006E7FB7"/>
    <w:rsid w:val="006F0EF9"/>
    <w:rsid w:val="006F1E99"/>
    <w:rsid w:val="006F2313"/>
    <w:rsid w:val="006F39F2"/>
    <w:rsid w:val="006F5B16"/>
    <w:rsid w:val="006F6B70"/>
    <w:rsid w:val="00700068"/>
    <w:rsid w:val="00702D91"/>
    <w:rsid w:val="00704412"/>
    <w:rsid w:val="00704D08"/>
    <w:rsid w:val="0070507B"/>
    <w:rsid w:val="0070754B"/>
    <w:rsid w:val="00710133"/>
    <w:rsid w:val="007110A8"/>
    <w:rsid w:val="0071619B"/>
    <w:rsid w:val="007167FC"/>
    <w:rsid w:val="0071711A"/>
    <w:rsid w:val="00720278"/>
    <w:rsid w:val="00721CC0"/>
    <w:rsid w:val="00723468"/>
    <w:rsid w:val="00723992"/>
    <w:rsid w:val="00723B39"/>
    <w:rsid w:val="00724E7E"/>
    <w:rsid w:val="00725242"/>
    <w:rsid w:val="00725301"/>
    <w:rsid w:val="0072575C"/>
    <w:rsid w:val="00727856"/>
    <w:rsid w:val="0073179F"/>
    <w:rsid w:val="0073392C"/>
    <w:rsid w:val="00734A36"/>
    <w:rsid w:val="0073636E"/>
    <w:rsid w:val="00736AF7"/>
    <w:rsid w:val="007406F6"/>
    <w:rsid w:val="00740CEA"/>
    <w:rsid w:val="00741BBE"/>
    <w:rsid w:val="00743BA2"/>
    <w:rsid w:val="00743BBD"/>
    <w:rsid w:val="007450B0"/>
    <w:rsid w:val="007468E8"/>
    <w:rsid w:val="0075079B"/>
    <w:rsid w:val="00753DE8"/>
    <w:rsid w:val="0075590A"/>
    <w:rsid w:val="00756B95"/>
    <w:rsid w:val="00756DD1"/>
    <w:rsid w:val="007604CF"/>
    <w:rsid w:val="007606E8"/>
    <w:rsid w:val="0076189A"/>
    <w:rsid w:val="00762683"/>
    <w:rsid w:val="00762C8D"/>
    <w:rsid w:val="007653D5"/>
    <w:rsid w:val="00765585"/>
    <w:rsid w:val="007655B4"/>
    <w:rsid w:val="007673BF"/>
    <w:rsid w:val="00770FCC"/>
    <w:rsid w:val="00772E95"/>
    <w:rsid w:val="00776D57"/>
    <w:rsid w:val="00777B7A"/>
    <w:rsid w:val="00782DD6"/>
    <w:rsid w:val="00782F2A"/>
    <w:rsid w:val="0078405E"/>
    <w:rsid w:val="00785591"/>
    <w:rsid w:val="00785C99"/>
    <w:rsid w:val="00786C2A"/>
    <w:rsid w:val="00787213"/>
    <w:rsid w:val="00790E01"/>
    <w:rsid w:val="007918FC"/>
    <w:rsid w:val="00794316"/>
    <w:rsid w:val="00794BE9"/>
    <w:rsid w:val="007969AB"/>
    <w:rsid w:val="0079769E"/>
    <w:rsid w:val="007A1EEA"/>
    <w:rsid w:val="007A2529"/>
    <w:rsid w:val="007A43D5"/>
    <w:rsid w:val="007A57DB"/>
    <w:rsid w:val="007A6CFA"/>
    <w:rsid w:val="007A7171"/>
    <w:rsid w:val="007A749E"/>
    <w:rsid w:val="007A7E76"/>
    <w:rsid w:val="007A7EE7"/>
    <w:rsid w:val="007B20A8"/>
    <w:rsid w:val="007B3334"/>
    <w:rsid w:val="007B495B"/>
    <w:rsid w:val="007B4E9B"/>
    <w:rsid w:val="007B5A2F"/>
    <w:rsid w:val="007B665F"/>
    <w:rsid w:val="007B67CC"/>
    <w:rsid w:val="007B6993"/>
    <w:rsid w:val="007B7858"/>
    <w:rsid w:val="007C0C81"/>
    <w:rsid w:val="007C0CDE"/>
    <w:rsid w:val="007C0DBF"/>
    <w:rsid w:val="007C1006"/>
    <w:rsid w:val="007C290E"/>
    <w:rsid w:val="007C65F9"/>
    <w:rsid w:val="007C6D8C"/>
    <w:rsid w:val="007D09CC"/>
    <w:rsid w:val="007D0BF3"/>
    <w:rsid w:val="007D0CCA"/>
    <w:rsid w:val="007D17A7"/>
    <w:rsid w:val="007D2B86"/>
    <w:rsid w:val="007D4575"/>
    <w:rsid w:val="007D4C45"/>
    <w:rsid w:val="007D6F2B"/>
    <w:rsid w:val="007D75C6"/>
    <w:rsid w:val="007E009C"/>
    <w:rsid w:val="007E2A50"/>
    <w:rsid w:val="007E389D"/>
    <w:rsid w:val="007E3AE8"/>
    <w:rsid w:val="007E40E6"/>
    <w:rsid w:val="007E4EA1"/>
    <w:rsid w:val="007E5C7A"/>
    <w:rsid w:val="007E7CBA"/>
    <w:rsid w:val="007F18F7"/>
    <w:rsid w:val="007F3C65"/>
    <w:rsid w:val="007F46A6"/>
    <w:rsid w:val="007F47FB"/>
    <w:rsid w:val="007F5CC9"/>
    <w:rsid w:val="007F7FB4"/>
    <w:rsid w:val="0081066D"/>
    <w:rsid w:val="00810FF5"/>
    <w:rsid w:val="008124E2"/>
    <w:rsid w:val="00814007"/>
    <w:rsid w:val="0081420D"/>
    <w:rsid w:val="00814AB7"/>
    <w:rsid w:val="00815303"/>
    <w:rsid w:val="00817B5C"/>
    <w:rsid w:val="008204FD"/>
    <w:rsid w:val="0082064B"/>
    <w:rsid w:val="0082115B"/>
    <w:rsid w:val="0082196C"/>
    <w:rsid w:val="00821C07"/>
    <w:rsid w:val="00824810"/>
    <w:rsid w:val="00825716"/>
    <w:rsid w:val="00826241"/>
    <w:rsid w:val="008268D3"/>
    <w:rsid w:val="00831C9F"/>
    <w:rsid w:val="00835851"/>
    <w:rsid w:val="008359D0"/>
    <w:rsid w:val="00836C4F"/>
    <w:rsid w:val="00840058"/>
    <w:rsid w:val="00840C3B"/>
    <w:rsid w:val="008437D5"/>
    <w:rsid w:val="0084441C"/>
    <w:rsid w:val="0084546B"/>
    <w:rsid w:val="00845D59"/>
    <w:rsid w:val="00851E4D"/>
    <w:rsid w:val="008524EC"/>
    <w:rsid w:val="0085479E"/>
    <w:rsid w:val="00861B75"/>
    <w:rsid w:val="008620A3"/>
    <w:rsid w:val="0086446C"/>
    <w:rsid w:val="00866C45"/>
    <w:rsid w:val="00867782"/>
    <w:rsid w:val="00867EEA"/>
    <w:rsid w:val="00871012"/>
    <w:rsid w:val="00873D6B"/>
    <w:rsid w:val="00874AFE"/>
    <w:rsid w:val="00875561"/>
    <w:rsid w:val="00875976"/>
    <w:rsid w:val="00875E15"/>
    <w:rsid w:val="00876D9F"/>
    <w:rsid w:val="008805FA"/>
    <w:rsid w:val="008815A9"/>
    <w:rsid w:val="00881A13"/>
    <w:rsid w:val="00882770"/>
    <w:rsid w:val="008852E2"/>
    <w:rsid w:val="00890511"/>
    <w:rsid w:val="00892650"/>
    <w:rsid w:val="00892C30"/>
    <w:rsid w:val="00893D14"/>
    <w:rsid w:val="00894B7B"/>
    <w:rsid w:val="0089505A"/>
    <w:rsid w:val="008957CD"/>
    <w:rsid w:val="00895A24"/>
    <w:rsid w:val="008973F9"/>
    <w:rsid w:val="008A0D3A"/>
    <w:rsid w:val="008A374C"/>
    <w:rsid w:val="008A5EA1"/>
    <w:rsid w:val="008A7FF7"/>
    <w:rsid w:val="008B04C0"/>
    <w:rsid w:val="008B0A12"/>
    <w:rsid w:val="008B0A5F"/>
    <w:rsid w:val="008B0B57"/>
    <w:rsid w:val="008B5813"/>
    <w:rsid w:val="008C12C0"/>
    <w:rsid w:val="008C1398"/>
    <w:rsid w:val="008C2F97"/>
    <w:rsid w:val="008C47B9"/>
    <w:rsid w:val="008C7369"/>
    <w:rsid w:val="008C795F"/>
    <w:rsid w:val="008C7F95"/>
    <w:rsid w:val="008D1E46"/>
    <w:rsid w:val="008D528F"/>
    <w:rsid w:val="008E109C"/>
    <w:rsid w:val="008E25A2"/>
    <w:rsid w:val="008E2BBD"/>
    <w:rsid w:val="008E2DCC"/>
    <w:rsid w:val="008E3E05"/>
    <w:rsid w:val="008E3E47"/>
    <w:rsid w:val="008E4144"/>
    <w:rsid w:val="008E7788"/>
    <w:rsid w:val="008F0C32"/>
    <w:rsid w:val="008F271E"/>
    <w:rsid w:val="008F27F1"/>
    <w:rsid w:val="008F3CA2"/>
    <w:rsid w:val="008F72EF"/>
    <w:rsid w:val="008F76AA"/>
    <w:rsid w:val="008F7859"/>
    <w:rsid w:val="008F7FDF"/>
    <w:rsid w:val="0090008F"/>
    <w:rsid w:val="00900329"/>
    <w:rsid w:val="00900B97"/>
    <w:rsid w:val="00901EE3"/>
    <w:rsid w:val="00902181"/>
    <w:rsid w:val="00902348"/>
    <w:rsid w:val="009024D1"/>
    <w:rsid w:val="0090345F"/>
    <w:rsid w:val="0090431E"/>
    <w:rsid w:val="0090458F"/>
    <w:rsid w:val="009045CA"/>
    <w:rsid w:val="0090653B"/>
    <w:rsid w:val="0090735E"/>
    <w:rsid w:val="00907C7A"/>
    <w:rsid w:val="00910A42"/>
    <w:rsid w:val="009117C3"/>
    <w:rsid w:val="0091216C"/>
    <w:rsid w:val="009129E9"/>
    <w:rsid w:val="00912A28"/>
    <w:rsid w:val="00913101"/>
    <w:rsid w:val="00913CF6"/>
    <w:rsid w:val="00914136"/>
    <w:rsid w:val="00915405"/>
    <w:rsid w:val="009157B3"/>
    <w:rsid w:val="00916C98"/>
    <w:rsid w:val="0091761C"/>
    <w:rsid w:val="00921308"/>
    <w:rsid w:val="009237DB"/>
    <w:rsid w:val="00926031"/>
    <w:rsid w:val="00926EB7"/>
    <w:rsid w:val="00927CA6"/>
    <w:rsid w:val="00927DC1"/>
    <w:rsid w:val="00930DF5"/>
    <w:rsid w:val="009314B6"/>
    <w:rsid w:val="00932058"/>
    <w:rsid w:val="009327DC"/>
    <w:rsid w:val="00934868"/>
    <w:rsid w:val="0093692E"/>
    <w:rsid w:val="00937692"/>
    <w:rsid w:val="00937A97"/>
    <w:rsid w:val="00937B0D"/>
    <w:rsid w:val="00940D31"/>
    <w:rsid w:val="00941B32"/>
    <w:rsid w:val="00942A7C"/>
    <w:rsid w:val="009434D8"/>
    <w:rsid w:val="00943B7F"/>
    <w:rsid w:val="00943D76"/>
    <w:rsid w:val="00950931"/>
    <w:rsid w:val="00952121"/>
    <w:rsid w:val="00952CE9"/>
    <w:rsid w:val="00954037"/>
    <w:rsid w:val="0095583B"/>
    <w:rsid w:val="0095735A"/>
    <w:rsid w:val="00961195"/>
    <w:rsid w:val="0096241B"/>
    <w:rsid w:val="00963C7B"/>
    <w:rsid w:val="00963E4B"/>
    <w:rsid w:val="00963FBA"/>
    <w:rsid w:val="00965550"/>
    <w:rsid w:val="0096680A"/>
    <w:rsid w:val="0096683A"/>
    <w:rsid w:val="009670C3"/>
    <w:rsid w:val="0096730E"/>
    <w:rsid w:val="00970961"/>
    <w:rsid w:val="009714CF"/>
    <w:rsid w:val="009728FD"/>
    <w:rsid w:val="009733D0"/>
    <w:rsid w:val="009742CC"/>
    <w:rsid w:val="00974A53"/>
    <w:rsid w:val="0097602C"/>
    <w:rsid w:val="00976A87"/>
    <w:rsid w:val="00977EB3"/>
    <w:rsid w:val="0098027E"/>
    <w:rsid w:val="0098346C"/>
    <w:rsid w:val="009834E2"/>
    <w:rsid w:val="009844A4"/>
    <w:rsid w:val="0098779E"/>
    <w:rsid w:val="0099113D"/>
    <w:rsid w:val="00991738"/>
    <w:rsid w:val="00991F0D"/>
    <w:rsid w:val="009921E5"/>
    <w:rsid w:val="00993971"/>
    <w:rsid w:val="009A20EF"/>
    <w:rsid w:val="009A2DE5"/>
    <w:rsid w:val="009A435C"/>
    <w:rsid w:val="009A538C"/>
    <w:rsid w:val="009A63AF"/>
    <w:rsid w:val="009A7811"/>
    <w:rsid w:val="009B13A9"/>
    <w:rsid w:val="009B1CC8"/>
    <w:rsid w:val="009B1EBC"/>
    <w:rsid w:val="009B2C96"/>
    <w:rsid w:val="009B3661"/>
    <w:rsid w:val="009B456F"/>
    <w:rsid w:val="009B63C1"/>
    <w:rsid w:val="009B6672"/>
    <w:rsid w:val="009C2340"/>
    <w:rsid w:val="009C36DB"/>
    <w:rsid w:val="009C3B74"/>
    <w:rsid w:val="009C4CB5"/>
    <w:rsid w:val="009C6301"/>
    <w:rsid w:val="009C6336"/>
    <w:rsid w:val="009C7291"/>
    <w:rsid w:val="009C74D7"/>
    <w:rsid w:val="009C7BA5"/>
    <w:rsid w:val="009D2865"/>
    <w:rsid w:val="009D2C52"/>
    <w:rsid w:val="009D3A55"/>
    <w:rsid w:val="009D3B6D"/>
    <w:rsid w:val="009D4522"/>
    <w:rsid w:val="009D4701"/>
    <w:rsid w:val="009D4D31"/>
    <w:rsid w:val="009D4FAF"/>
    <w:rsid w:val="009E073C"/>
    <w:rsid w:val="009E1339"/>
    <w:rsid w:val="009E48F4"/>
    <w:rsid w:val="009E5ACA"/>
    <w:rsid w:val="009E5DAD"/>
    <w:rsid w:val="009E718D"/>
    <w:rsid w:val="009F01C0"/>
    <w:rsid w:val="009F2A67"/>
    <w:rsid w:val="009F2FAD"/>
    <w:rsid w:val="009F41E5"/>
    <w:rsid w:val="009F5CE5"/>
    <w:rsid w:val="009F628D"/>
    <w:rsid w:val="009F6888"/>
    <w:rsid w:val="009F772E"/>
    <w:rsid w:val="009F7E21"/>
    <w:rsid w:val="00A006A8"/>
    <w:rsid w:val="00A00EDF"/>
    <w:rsid w:val="00A0204D"/>
    <w:rsid w:val="00A02BD3"/>
    <w:rsid w:val="00A04932"/>
    <w:rsid w:val="00A04BFB"/>
    <w:rsid w:val="00A04C35"/>
    <w:rsid w:val="00A067F9"/>
    <w:rsid w:val="00A113CD"/>
    <w:rsid w:val="00A11479"/>
    <w:rsid w:val="00A12070"/>
    <w:rsid w:val="00A132DF"/>
    <w:rsid w:val="00A132F0"/>
    <w:rsid w:val="00A14741"/>
    <w:rsid w:val="00A153B0"/>
    <w:rsid w:val="00A15CCA"/>
    <w:rsid w:val="00A16846"/>
    <w:rsid w:val="00A23289"/>
    <w:rsid w:val="00A246A6"/>
    <w:rsid w:val="00A2470B"/>
    <w:rsid w:val="00A25642"/>
    <w:rsid w:val="00A25A4C"/>
    <w:rsid w:val="00A25DB9"/>
    <w:rsid w:val="00A25F3A"/>
    <w:rsid w:val="00A26372"/>
    <w:rsid w:val="00A30006"/>
    <w:rsid w:val="00A32738"/>
    <w:rsid w:val="00A33E51"/>
    <w:rsid w:val="00A360C6"/>
    <w:rsid w:val="00A3633C"/>
    <w:rsid w:val="00A40EBB"/>
    <w:rsid w:val="00A4148E"/>
    <w:rsid w:val="00A424DD"/>
    <w:rsid w:val="00A44792"/>
    <w:rsid w:val="00A45854"/>
    <w:rsid w:val="00A46BDD"/>
    <w:rsid w:val="00A4799C"/>
    <w:rsid w:val="00A504D6"/>
    <w:rsid w:val="00A50D5B"/>
    <w:rsid w:val="00A52774"/>
    <w:rsid w:val="00A52B63"/>
    <w:rsid w:val="00A52D25"/>
    <w:rsid w:val="00A5393D"/>
    <w:rsid w:val="00A53A78"/>
    <w:rsid w:val="00A56226"/>
    <w:rsid w:val="00A56278"/>
    <w:rsid w:val="00A57BFF"/>
    <w:rsid w:val="00A6032D"/>
    <w:rsid w:val="00A61274"/>
    <w:rsid w:val="00A647C8"/>
    <w:rsid w:val="00A65954"/>
    <w:rsid w:val="00A663E1"/>
    <w:rsid w:val="00A670A0"/>
    <w:rsid w:val="00A712B0"/>
    <w:rsid w:val="00A713BE"/>
    <w:rsid w:val="00A7181E"/>
    <w:rsid w:val="00A7213D"/>
    <w:rsid w:val="00A7258C"/>
    <w:rsid w:val="00A728B3"/>
    <w:rsid w:val="00A72A9A"/>
    <w:rsid w:val="00A7354E"/>
    <w:rsid w:val="00A74116"/>
    <w:rsid w:val="00A742D3"/>
    <w:rsid w:val="00A74F87"/>
    <w:rsid w:val="00A754EE"/>
    <w:rsid w:val="00A754FA"/>
    <w:rsid w:val="00A76E59"/>
    <w:rsid w:val="00A76FDA"/>
    <w:rsid w:val="00A80388"/>
    <w:rsid w:val="00A82DB0"/>
    <w:rsid w:val="00A85198"/>
    <w:rsid w:val="00A86796"/>
    <w:rsid w:val="00A869A5"/>
    <w:rsid w:val="00A90AC3"/>
    <w:rsid w:val="00A92879"/>
    <w:rsid w:val="00A92FCC"/>
    <w:rsid w:val="00A939AB"/>
    <w:rsid w:val="00A93F38"/>
    <w:rsid w:val="00A97934"/>
    <w:rsid w:val="00A97CA9"/>
    <w:rsid w:val="00AA1F42"/>
    <w:rsid w:val="00AA1F52"/>
    <w:rsid w:val="00AA368C"/>
    <w:rsid w:val="00AA4BC6"/>
    <w:rsid w:val="00AA4F15"/>
    <w:rsid w:val="00AA6EA9"/>
    <w:rsid w:val="00AA79C0"/>
    <w:rsid w:val="00AB0E2A"/>
    <w:rsid w:val="00AB16E8"/>
    <w:rsid w:val="00AB2D71"/>
    <w:rsid w:val="00AB383D"/>
    <w:rsid w:val="00AB3D44"/>
    <w:rsid w:val="00AB477D"/>
    <w:rsid w:val="00AB4D78"/>
    <w:rsid w:val="00AB6490"/>
    <w:rsid w:val="00AB6EF4"/>
    <w:rsid w:val="00AC1DCD"/>
    <w:rsid w:val="00AC21A3"/>
    <w:rsid w:val="00AC2388"/>
    <w:rsid w:val="00AC3791"/>
    <w:rsid w:val="00AC3795"/>
    <w:rsid w:val="00AC42FF"/>
    <w:rsid w:val="00AC7164"/>
    <w:rsid w:val="00AC7775"/>
    <w:rsid w:val="00AC7906"/>
    <w:rsid w:val="00AC7EDE"/>
    <w:rsid w:val="00AD305D"/>
    <w:rsid w:val="00AD4117"/>
    <w:rsid w:val="00AD4F3F"/>
    <w:rsid w:val="00AD5EA1"/>
    <w:rsid w:val="00AD7D1F"/>
    <w:rsid w:val="00AE0859"/>
    <w:rsid w:val="00AE18FF"/>
    <w:rsid w:val="00AE1C11"/>
    <w:rsid w:val="00AE1D2E"/>
    <w:rsid w:val="00AE238E"/>
    <w:rsid w:val="00AE4FEA"/>
    <w:rsid w:val="00AE586F"/>
    <w:rsid w:val="00AE68CD"/>
    <w:rsid w:val="00AE790E"/>
    <w:rsid w:val="00AF56CD"/>
    <w:rsid w:val="00AF5F32"/>
    <w:rsid w:val="00B003E7"/>
    <w:rsid w:val="00B01AEB"/>
    <w:rsid w:val="00B02E86"/>
    <w:rsid w:val="00B0306B"/>
    <w:rsid w:val="00B04B87"/>
    <w:rsid w:val="00B05329"/>
    <w:rsid w:val="00B102AE"/>
    <w:rsid w:val="00B1168F"/>
    <w:rsid w:val="00B127F1"/>
    <w:rsid w:val="00B13CF4"/>
    <w:rsid w:val="00B15ABF"/>
    <w:rsid w:val="00B16AA9"/>
    <w:rsid w:val="00B174C8"/>
    <w:rsid w:val="00B21BBA"/>
    <w:rsid w:val="00B21D16"/>
    <w:rsid w:val="00B21DCA"/>
    <w:rsid w:val="00B2609B"/>
    <w:rsid w:val="00B2670E"/>
    <w:rsid w:val="00B268D4"/>
    <w:rsid w:val="00B26EC0"/>
    <w:rsid w:val="00B31383"/>
    <w:rsid w:val="00B31944"/>
    <w:rsid w:val="00B31EF5"/>
    <w:rsid w:val="00B3512E"/>
    <w:rsid w:val="00B35BD5"/>
    <w:rsid w:val="00B3602D"/>
    <w:rsid w:val="00B3631F"/>
    <w:rsid w:val="00B37D0A"/>
    <w:rsid w:val="00B40EA4"/>
    <w:rsid w:val="00B422FC"/>
    <w:rsid w:val="00B4231C"/>
    <w:rsid w:val="00B44CD2"/>
    <w:rsid w:val="00B514C5"/>
    <w:rsid w:val="00B525AE"/>
    <w:rsid w:val="00B52BF3"/>
    <w:rsid w:val="00B54695"/>
    <w:rsid w:val="00B55683"/>
    <w:rsid w:val="00B60A96"/>
    <w:rsid w:val="00B617B2"/>
    <w:rsid w:val="00B6540B"/>
    <w:rsid w:val="00B654AA"/>
    <w:rsid w:val="00B66C80"/>
    <w:rsid w:val="00B66FA0"/>
    <w:rsid w:val="00B67840"/>
    <w:rsid w:val="00B67F79"/>
    <w:rsid w:val="00B702D3"/>
    <w:rsid w:val="00B72565"/>
    <w:rsid w:val="00B72568"/>
    <w:rsid w:val="00B72958"/>
    <w:rsid w:val="00B72A35"/>
    <w:rsid w:val="00B7417D"/>
    <w:rsid w:val="00B74909"/>
    <w:rsid w:val="00B749A2"/>
    <w:rsid w:val="00B778F3"/>
    <w:rsid w:val="00B8041B"/>
    <w:rsid w:val="00B827F9"/>
    <w:rsid w:val="00B863CF"/>
    <w:rsid w:val="00B8667D"/>
    <w:rsid w:val="00B86A3A"/>
    <w:rsid w:val="00B877EC"/>
    <w:rsid w:val="00B914B9"/>
    <w:rsid w:val="00B91F30"/>
    <w:rsid w:val="00B928F5"/>
    <w:rsid w:val="00B9430E"/>
    <w:rsid w:val="00B94AC3"/>
    <w:rsid w:val="00B95B42"/>
    <w:rsid w:val="00B96B48"/>
    <w:rsid w:val="00B970B7"/>
    <w:rsid w:val="00BA19D7"/>
    <w:rsid w:val="00BA2835"/>
    <w:rsid w:val="00BA33D8"/>
    <w:rsid w:val="00BA3A43"/>
    <w:rsid w:val="00BA3E1F"/>
    <w:rsid w:val="00BA4FCC"/>
    <w:rsid w:val="00BA50BF"/>
    <w:rsid w:val="00BA5D19"/>
    <w:rsid w:val="00BA603E"/>
    <w:rsid w:val="00BA620A"/>
    <w:rsid w:val="00BA70A6"/>
    <w:rsid w:val="00BA790B"/>
    <w:rsid w:val="00BB0C1A"/>
    <w:rsid w:val="00BB24C5"/>
    <w:rsid w:val="00BB272A"/>
    <w:rsid w:val="00BB377D"/>
    <w:rsid w:val="00BB40B1"/>
    <w:rsid w:val="00BB6214"/>
    <w:rsid w:val="00BB6AAB"/>
    <w:rsid w:val="00BB716A"/>
    <w:rsid w:val="00BC25B4"/>
    <w:rsid w:val="00BC4175"/>
    <w:rsid w:val="00BC41F1"/>
    <w:rsid w:val="00BC4220"/>
    <w:rsid w:val="00BC4E7A"/>
    <w:rsid w:val="00BC64DC"/>
    <w:rsid w:val="00BC7164"/>
    <w:rsid w:val="00BC7EDE"/>
    <w:rsid w:val="00BD0183"/>
    <w:rsid w:val="00BD0973"/>
    <w:rsid w:val="00BD097F"/>
    <w:rsid w:val="00BD311B"/>
    <w:rsid w:val="00BD3DFB"/>
    <w:rsid w:val="00BD41F8"/>
    <w:rsid w:val="00BD59A8"/>
    <w:rsid w:val="00BD67C6"/>
    <w:rsid w:val="00BD6BE6"/>
    <w:rsid w:val="00BD7505"/>
    <w:rsid w:val="00BD7C37"/>
    <w:rsid w:val="00BE0F45"/>
    <w:rsid w:val="00BE1116"/>
    <w:rsid w:val="00BE23BC"/>
    <w:rsid w:val="00BE28DE"/>
    <w:rsid w:val="00BE56DC"/>
    <w:rsid w:val="00BF05D5"/>
    <w:rsid w:val="00BF0D5A"/>
    <w:rsid w:val="00BF2A14"/>
    <w:rsid w:val="00BF3DB7"/>
    <w:rsid w:val="00BF4239"/>
    <w:rsid w:val="00BF4794"/>
    <w:rsid w:val="00BF4856"/>
    <w:rsid w:val="00BF5F8E"/>
    <w:rsid w:val="00BF6547"/>
    <w:rsid w:val="00BF774C"/>
    <w:rsid w:val="00BF7EE0"/>
    <w:rsid w:val="00C03A16"/>
    <w:rsid w:val="00C04148"/>
    <w:rsid w:val="00C07E01"/>
    <w:rsid w:val="00C1031B"/>
    <w:rsid w:val="00C10683"/>
    <w:rsid w:val="00C12022"/>
    <w:rsid w:val="00C1367C"/>
    <w:rsid w:val="00C15276"/>
    <w:rsid w:val="00C15B34"/>
    <w:rsid w:val="00C16FB1"/>
    <w:rsid w:val="00C17864"/>
    <w:rsid w:val="00C20E1C"/>
    <w:rsid w:val="00C210B0"/>
    <w:rsid w:val="00C215FB"/>
    <w:rsid w:val="00C21A08"/>
    <w:rsid w:val="00C21FA9"/>
    <w:rsid w:val="00C22741"/>
    <w:rsid w:val="00C22A41"/>
    <w:rsid w:val="00C23638"/>
    <w:rsid w:val="00C23B3D"/>
    <w:rsid w:val="00C24089"/>
    <w:rsid w:val="00C27FFA"/>
    <w:rsid w:val="00C33FA2"/>
    <w:rsid w:val="00C34E68"/>
    <w:rsid w:val="00C35529"/>
    <w:rsid w:val="00C36688"/>
    <w:rsid w:val="00C41EB4"/>
    <w:rsid w:val="00C42409"/>
    <w:rsid w:val="00C42566"/>
    <w:rsid w:val="00C429E9"/>
    <w:rsid w:val="00C42DBB"/>
    <w:rsid w:val="00C43167"/>
    <w:rsid w:val="00C4351F"/>
    <w:rsid w:val="00C458AD"/>
    <w:rsid w:val="00C45B80"/>
    <w:rsid w:val="00C466BD"/>
    <w:rsid w:val="00C46E61"/>
    <w:rsid w:val="00C4716D"/>
    <w:rsid w:val="00C477D8"/>
    <w:rsid w:val="00C47D8E"/>
    <w:rsid w:val="00C51AE3"/>
    <w:rsid w:val="00C51D23"/>
    <w:rsid w:val="00C53149"/>
    <w:rsid w:val="00C534BC"/>
    <w:rsid w:val="00C53AFE"/>
    <w:rsid w:val="00C53CB6"/>
    <w:rsid w:val="00C53CBA"/>
    <w:rsid w:val="00C53F69"/>
    <w:rsid w:val="00C60560"/>
    <w:rsid w:val="00C6076D"/>
    <w:rsid w:val="00C60A85"/>
    <w:rsid w:val="00C610B1"/>
    <w:rsid w:val="00C612E5"/>
    <w:rsid w:val="00C62CAF"/>
    <w:rsid w:val="00C64DDC"/>
    <w:rsid w:val="00C652F2"/>
    <w:rsid w:val="00C65551"/>
    <w:rsid w:val="00C713A8"/>
    <w:rsid w:val="00C7141B"/>
    <w:rsid w:val="00C724DA"/>
    <w:rsid w:val="00C75ED4"/>
    <w:rsid w:val="00C760B5"/>
    <w:rsid w:val="00C779F5"/>
    <w:rsid w:val="00C77E9B"/>
    <w:rsid w:val="00C77ECF"/>
    <w:rsid w:val="00C8041B"/>
    <w:rsid w:val="00C81608"/>
    <w:rsid w:val="00C816C6"/>
    <w:rsid w:val="00C8251E"/>
    <w:rsid w:val="00C83916"/>
    <w:rsid w:val="00C83E1C"/>
    <w:rsid w:val="00C879D7"/>
    <w:rsid w:val="00C90665"/>
    <w:rsid w:val="00C9102D"/>
    <w:rsid w:val="00C91469"/>
    <w:rsid w:val="00C91A50"/>
    <w:rsid w:val="00C93E84"/>
    <w:rsid w:val="00C95571"/>
    <w:rsid w:val="00C95B93"/>
    <w:rsid w:val="00C972F3"/>
    <w:rsid w:val="00CA039B"/>
    <w:rsid w:val="00CA4494"/>
    <w:rsid w:val="00CA7398"/>
    <w:rsid w:val="00CA742A"/>
    <w:rsid w:val="00CB1C25"/>
    <w:rsid w:val="00CB2928"/>
    <w:rsid w:val="00CB2DA1"/>
    <w:rsid w:val="00CB2FF7"/>
    <w:rsid w:val="00CB339C"/>
    <w:rsid w:val="00CB47FC"/>
    <w:rsid w:val="00CB5110"/>
    <w:rsid w:val="00CB5AB4"/>
    <w:rsid w:val="00CB6AEB"/>
    <w:rsid w:val="00CB72C9"/>
    <w:rsid w:val="00CB76EF"/>
    <w:rsid w:val="00CC000C"/>
    <w:rsid w:val="00CC0D71"/>
    <w:rsid w:val="00CC10A4"/>
    <w:rsid w:val="00CC23C5"/>
    <w:rsid w:val="00CC25C3"/>
    <w:rsid w:val="00CC5B9A"/>
    <w:rsid w:val="00CC62A4"/>
    <w:rsid w:val="00CD0291"/>
    <w:rsid w:val="00CD067B"/>
    <w:rsid w:val="00CD10BD"/>
    <w:rsid w:val="00CD3324"/>
    <w:rsid w:val="00CD45B0"/>
    <w:rsid w:val="00CD48A0"/>
    <w:rsid w:val="00CD48E1"/>
    <w:rsid w:val="00CD4F02"/>
    <w:rsid w:val="00CD630A"/>
    <w:rsid w:val="00CD7DD3"/>
    <w:rsid w:val="00CE1DDB"/>
    <w:rsid w:val="00CE204A"/>
    <w:rsid w:val="00CE20F2"/>
    <w:rsid w:val="00CE2F28"/>
    <w:rsid w:val="00CE3ECD"/>
    <w:rsid w:val="00CE4CB0"/>
    <w:rsid w:val="00CE5706"/>
    <w:rsid w:val="00CE6744"/>
    <w:rsid w:val="00CE6A9F"/>
    <w:rsid w:val="00CF00BE"/>
    <w:rsid w:val="00CF124B"/>
    <w:rsid w:val="00CF44BC"/>
    <w:rsid w:val="00CF46D6"/>
    <w:rsid w:val="00CF4E81"/>
    <w:rsid w:val="00CF5267"/>
    <w:rsid w:val="00CF77A9"/>
    <w:rsid w:val="00CF7927"/>
    <w:rsid w:val="00D00A42"/>
    <w:rsid w:val="00D00DB9"/>
    <w:rsid w:val="00D024CD"/>
    <w:rsid w:val="00D039B2"/>
    <w:rsid w:val="00D03B98"/>
    <w:rsid w:val="00D04BF7"/>
    <w:rsid w:val="00D04C8D"/>
    <w:rsid w:val="00D060A2"/>
    <w:rsid w:val="00D103FC"/>
    <w:rsid w:val="00D108F8"/>
    <w:rsid w:val="00D1238B"/>
    <w:rsid w:val="00D130F6"/>
    <w:rsid w:val="00D13C6A"/>
    <w:rsid w:val="00D1408B"/>
    <w:rsid w:val="00D15015"/>
    <w:rsid w:val="00D160BF"/>
    <w:rsid w:val="00D16117"/>
    <w:rsid w:val="00D17028"/>
    <w:rsid w:val="00D172EE"/>
    <w:rsid w:val="00D17544"/>
    <w:rsid w:val="00D20361"/>
    <w:rsid w:val="00D21F79"/>
    <w:rsid w:val="00D2315E"/>
    <w:rsid w:val="00D23B86"/>
    <w:rsid w:val="00D24626"/>
    <w:rsid w:val="00D24ADB"/>
    <w:rsid w:val="00D24E55"/>
    <w:rsid w:val="00D255FB"/>
    <w:rsid w:val="00D25DCB"/>
    <w:rsid w:val="00D279DB"/>
    <w:rsid w:val="00D30CE5"/>
    <w:rsid w:val="00D31DCA"/>
    <w:rsid w:val="00D31E1B"/>
    <w:rsid w:val="00D33789"/>
    <w:rsid w:val="00D33C09"/>
    <w:rsid w:val="00D33EC4"/>
    <w:rsid w:val="00D37B50"/>
    <w:rsid w:val="00D40436"/>
    <w:rsid w:val="00D41329"/>
    <w:rsid w:val="00D4160C"/>
    <w:rsid w:val="00D433A6"/>
    <w:rsid w:val="00D4355A"/>
    <w:rsid w:val="00D43C16"/>
    <w:rsid w:val="00D43F9E"/>
    <w:rsid w:val="00D44FB0"/>
    <w:rsid w:val="00D46072"/>
    <w:rsid w:val="00D47DFB"/>
    <w:rsid w:val="00D508D1"/>
    <w:rsid w:val="00D50C9D"/>
    <w:rsid w:val="00D51547"/>
    <w:rsid w:val="00D54342"/>
    <w:rsid w:val="00D55331"/>
    <w:rsid w:val="00D558C8"/>
    <w:rsid w:val="00D55E26"/>
    <w:rsid w:val="00D56BFA"/>
    <w:rsid w:val="00D6033D"/>
    <w:rsid w:val="00D6068E"/>
    <w:rsid w:val="00D6079D"/>
    <w:rsid w:val="00D62256"/>
    <w:rsid w:val="00D64C43"/>
    <w:rsid w:val="00D64FB3"/>
    <w:rsid w:val="00D65F81"/>
    <w:rsid w:val="00D66865"/>
    <w:rsid w:val="00D70123"/>
    <w:rsid w:val="00D70FCE"/>
    <w:rsid w:val="00D717FE"/>
    <w:rsid w:val="00D72215"/>
    <w:rsid w:val="00D73499"/>
    <w:rsid w:val="00D744CE"/>
    <w:rsid w:val="00D745C2"/>
    <w:rsid w:val="00D75799"/>
    <w:rsid w:val="00D76B44"/>
    <w:rsid w:val="00D807F2"/>
    <w:rsid w:val="00D809B5"/>
    <w:rsid w:val="00D80E8F"/>
    <w:rsid w:val="00D80FEF"/>
    <w:rsid w:val="00D81E0F"/>
    <w:rsid w:val="00D8273E"/>
    <w:rsid w:val="00D82C6D"/>
    <w:rsid w:val="00D82F11"/>
    <w:rsid w:val="00D83587"/>
    <w:rsid w:val="00D847C8"/>
    <w:rsid w:val="00D84BF6"/>
    <w:rsid w:val="00D84C7E"/>
    <w:rsid w:val="00D85B87"/>
    <w:rsid w:val="00D867BC"/>
    <w:rsid w:val="00D86ABF"/>
    <w:rsid w:val="00D908D2"/>
    <w:rsid w:val="00D944AF"/>
    <w:rsid w:val="00D950B1"/>
    <w:rsid w:val="00D9536E"/>
    <w:rsid w:val="00DA2128"/>
    <w:rsid w:val="00DA24C1"/>
    <w:rsid w:val="00DA3B35"/>
    <w:rsid w:val="00DA3EB4"/>
    <w:rsid w:val="00DA4A6D"/>
    <w:rsid w:val="00DA7A0C"/>
    <w:rsid w:val="00DB0946"/>
    <w:rsid w:val="00DB255E"/>
    <w:rsid w:val="00DB268E"/>
    <w:rsid w:val="00DB27DD"/>
    <w:rsid w:val="00DB3457"/>
    <w:rsid w:val="00DB3820"/>
    <w:rsid w:val="00DB4987"/>
    <w:rsid w:val="00DB4B3A"/>
    <w:rsid w:val="00DB5B99"/>
    <w:rsid w:val="00DB797F"/>
    <w:rsid w:val="00DB7BE3"/>
    <w:rsid w:val="00DB7BFB"/>
    <w:rsid w:val="00DC0E85"/>
    <w:rsid w:val="00DC2864"/>
    <w:rsid w:val="00DC29C1"/>
    <w:rsid w:val="00DC2CC0"/>
    <w:rsid w:val="00DC2E7B"/>
    <w:rsid w:val="00DC3181"/>
    <w:rsid w:val="00DC3222"/>
    <w:rsid w:val="00DC36B4"/>
    <w:rsid w:val="00DC3B75"/>
    <w:rsid w:val="00DC57A2"/>
    <w:rsid w:val="00DD00BC"/>
    <w:rsid w:val="00DD2249"/>
    <w:rsid w:val="00DD23A1"/>
    <w:rsid w:val="00DD24F4"/>
    <w:rsid w:val="00DD2511"/>
    <w:rsid w:val="00DD690D"/>
    <w:rsid w:val="00DD6D23"/>
    <w:rsid w:val="00DD791D"/>
    <w:rsid w:val="00DE2BEE"/>
    <w:rsid w:val="00DE368F"/>
    <w:rsid w:val="00DE37CC"/>
    <w:rsid w:val="00DE7D5B"/>
    <w:rsid w:val="00DF0DB7"/>
    <w:rsid w:val="00DF12B2"/>
    <w:rsid w:val="00DF1621"/>
    <w:rsid w:val="00DF1CD6"/>
    <w:rsid w:val="00DF1D87"/>
    <w:rsid w:val="00DF2097"/>
    <w:rsid w:val="00DF2153"/>
    <w:rsid w:val="00DF28DF"/>
    <w:rsid w:val="00DF3E7E"/>
    <w:rsid w:val="00DF4A89"/>
    <w:rsid w:val="00DF4B2D"/>
    <w:rsid w:val="00DF6F4C"/>
    <w:rsid w:val="00E01BD8"/>
    <w:rsid w:val="00E02501"/>
    <w:rsid w:val="00E03A9B"/>
    <w:rsid w:val="00E04203"/>
    <w:rsid w:val="00E04AA4"/>
    <w:rsid w:val="00E06486"/>
    <w:rsid w:val="00E06614"/>
    <w:rsid w:val="00E100AF"/>
    <w:rsid w:val="00E10BD8"/>
    <w:rsid w:val="00E124EF"/>
    <w:rsid w:val="00E20574"/>
    <w:rsid w:val="00E233CE"/>
    <w:rsid w:val="00E23A09"/>
    <w:rsid w:val="00E23E08"/>
    <w:rsid w:val="00E244CC"/>
    <w:rsid w:val="00E24C91"/>
    <w:rsid w:val="00E26AF7"/>
    <w:rsid w:val="00E279B0"/>
    <w:rsid w:val="00E27CED"/>
    <w:rsid w:val="00E32414"/>
    <w:rsid w:val="00E36C34"/>
    <w:rsid w:val="00E40BFE"/>
    <w:rsid w:val="00E40C5C"/>
    <w:rsid w:val="00E40E6F"/>
    <w:rsid w:val="00E40ED7"/>
    <w:rsid w:val="00E42B99"/>
    <w:rsid w:val="00E44C7C"/>
    <w:rsid w:val="00E51020"/>
    <w:rsid w:val="00E52E76"/>
    <w:rsid w:val="00E56766"/>
    <w:rsid w:val="00E57111"/>
    <w:rsid w:val="00E572A6"/>
    <w:rsid w:val="00E610A5"/>
    <w:rsid w:val="00E62DC4"/>
    <w:rsid w:val="00E634F8"/>
    <w:rsid w:val="00E63BBD"/>
    <w:rsid w:val="00E6525D"/>
    <w:rsid w:val="00E6749D"/>
    <w:rsid w:val="00E67BB0"/>
    <w:rsid w:val="00E706B0"/>
    <w:rsid w:val="00E713B3"/>
    <w:rsid w:val="00E72572"/>
    <w:rsid w:val="00E80592"/>
    <w:rsid w:val="00E81915"/>
    <w:rsid w:val="00E84782"/>
    <w:rsid w:val="00E87AAA"/>
    <w:rsid w:val="00E91947"/>
    <w:rsid w:val="00E924E9"/>
    <w:rsid w:val="00E9466D"/>
    <w:rsid w:val="00E95ED2"/>
    <w:rsid w:val="00E964E6"/>
    <w:rsid w:val="00E96645"/>
    <w:rsid w:val="00E96E66"/>
    <w:rsid w:val="00E97254"/>
    <w:rsid w:val="00EA4A07"/>
    <w:rsid w:val="00EA4DBD"/>
    <w:rsid w:val="00EA53A5"/>
    <w:rsid w:val="00EA5CF9"/>
    <w:rsid w:val="00EA6BB2"/>
    <w:rsid w:val="00EA6D1A"/>
    <w:rsid w:val="00EA764D"/>
    <w:rsid w:val="00EB05B7"/>
    <w:rsid w:val="00EB132D"/>
    <w:rsid w:val="00EB31CE"/>
    <w:rsid w:val="00EB3711"/>
    <w:rsid w:val="00EB466F"/>
    <w:rsid w:val="00EB58AC"/>
    <w:rsid w:val="00EB64F8"/>
    <w:rsid w:val="00EB676A"/>
    <w:rsid w:val="00EB76B9"/>
    <w:rsid w:val="00EC002D"/>
    <w:rsid w:val="00EC12DB"/>
    <w:rsid w:val="00EC15A9"/>
    <w:rsid w:val="00EC1777"/>
    <w:rsid w:val="00EC3F8F"/>
    <w:rsid w:val="00EC4B03"/>
    <w:rsid w:val="00EC55A8"/>
    <w:rsid w:val="00EC612E"/>
    <w:rsid w:val="00EC6313"/>
    <w:rsid w:val="00EC6319"/>
    <w:rsid w:val="00EC7F75"/>
    <w:rsid w:val="00ED022D"/>
    <w:rsid w:val="00ED37D9"/>
    <w:rsid w:val="00ED4353"/>
    <w:rsid w:val="00ED5DD6"/>
    <w:rsid w:val="00EE01A9"/>
    <w:rsid w:val="00EE22DD"/>
    <w:rsid w:val="00EE3229"/>
    <w:rsid w:val="00EE356A"/>
    <w:rsid w:val="00EE3E6A"/>
    <w:rsid w:val="00EE3E6C"/>
    <w:rsid w:val="00EE40D5"/>
    <w:rsid w:val="00EE43D6"/>
    <w:rsid w:val="00EE493A"/>
    <w:rsid w:val="00EE625F"/>
    <w:rsid w:val="00EF247A"/>
    <w:rsid w:val="00EF2FB9"/>
    <w:rsid w:val="00EF333E"/>
    <w:rsid w:val="00EF3B4B"/>
    <w:rsid w:val="00EF4B20"/>
    <w:rsid w:val="00EF518C"/>
    <w:rsid w:val="00EF5C2A"/>
    <w:rsid w:val="00EF63B0"/>
    <w:rsid w:val="00EF7721"/>
    <w:rsid w:val="00F010CA"/>
    <w:rsid w:val="00F0110F"/>
    <w:rsid w:val="00F01387"/>
    <w:rsid w:val="00F04CB3"/>
    <w:rsid w:val="00F05C86"/>
    <w:rsid w:val="00F05DD9"/>
    <w:rsid w:val="00F06F16"/>
    <w:rsid w:val="00F079FE"/>
    <w:rsid w:val="00F10B32"/>
    <w:rsid w:val="00F115DF"/>
    <w:rsid w:val="00F126C2"/>
    <w:rsid w:val="00F128E5"/>
    <w:rsid w:val="00F146A6"/>
    <w:rsid w:val="00F15352"/>
    <w:rsid w:val="00F155C4"/>
    <w:rsid w:val="00F163E8"/>
    <w:rsid w:val="00F167D2"/>
    <w:rsid w:val="00F1743A"/>
    <w:rsid w:val="00F17686"/>
    <w:rsid w:val="00F2070E"/>
    <w:rsid w:val="00F21B96"/>
    <w:rsid w:val="00F22308"/>
    <w:rsid w:val="00F25422"/>
    <w:rsid w:val="00F26569"/>
    <w:rsid w:val="00F26AF2"/>
    <w:rsid w:val="00F271FF"/>
    <w:rsid w:val="00F30614"/>
    <w:rsid w:val="00F36E0F"/>
    <w:rsid w:val="00F36ED9"/>
    <w:rsid w:val="00F37F53"/>
    <w:rsid w:val="00F40F70"/>
    <w:rsid w:val="00F40FF6"/>
    <w:rsid w:val="00F50502"/>
    <w:rsid w:val="00F517D5"/>
    <w:rsid w:val="00F56AB1"/>
    <w:rsid w:val="00F57466"/>
    <w:rsid w:val="00F604DB"/>
    <w:rsid w:val="00F617AD"/>
    <w:rsid w:val="00F618BF"/>
    <w:rsid w:val="00F64119"/>
    <w:rsid w:val="00F64496"/>
    <w:rsid w:val="00F66129"/>
    <w:rsid w:val="00F6625E"/>
    <w:rsid w:val="00F66B51"/>
    <w:rsid w:val="00F66D98"/>
    <w:rsid w:val="00F67A3F"/>
    <w:rsid w:val="00F712E5"/>
    <w:rsid w:val="00F7290F"/>
    <w:rsid w:val="00F72FD7"/>
    <w:rsid w:val="00F730FB"/>
    <w:rsid w:val="00F735B2"/>
    <w:rsid w:val="00F7411F"/>
    <w:rsid w:val="00F75A81"/>
    <w:rsid w:val="00F77A05"/>
    <w:rsid w:val="00F831AE"/>
    <w:rsid w:val="00F86C21"/>
    <w:rsid w:val="00F93B67"/>
    <w:rsid w:val="00F946C8"/>
    <w:rsid w:val="00F94EFC"/>
    <w:rsid w:val="00F950AD"/>
    <w:rsid w:val="00F96966"/>
    <w:rsid w:val="00F96A3A"/>
    <w:rsid w:val="00F96F11"/>
    <w:rsid w:val="00F96FB1"/>
    <w:rsid w:val="00F975BB"/>
    <w:rsid w:val="00F9763F"/>
    <w:rsid w:val="00F9764C"/>
    <w:rsid w:val="00FA1FEA"/>
    <w:rsid w:val="00FA208C"/>
    <w:rsid w:val="00FA2322"/>
    <w:rsid w:val="00FA26ED"/>
    <w:rsid w:val="00FA2AE6"/>
    <w:rsid w:val="00FA4150"/>
    <w:rsid w:val="00FA4D35"/>
    <w:rsid w:val="00FB0328"/>
    <w:rsid w:val="00FB0F80"/>
    <w:rsid w:val="00FB1840"/>
    <w:rsid w:val="00FB1A75"/>
    <w:rsid w:val="00FB28B2"/>
    <w:rsid w:val="00FB3A41"/>
    <w:rsid w:val="00FB5746"/>
    <w:rsid w:val="00FB731F"/>
    <w:rsid w:val="00FC0C2E"/>
    <w:rsid w:val="00FC14F9"/>
    <w:rsid w:val="00FC1D50"/>
    <w:rsid w:val="00FC3385"/>
    <w:rsid w:val="00FC5CA6"/>
    <w:rsid w:val="00FC5E84"/>
    <w:rsid w:val="00FC6967"/>
    <w:rsid w:val="00FD1375"/>
    <w:rsid w:val="00FD3659"/>
    <w:rsid w:val="00FD4519"/>
    <w:rsid w:val="00FD5AF2"/>
    <w:rsid w:val="00FD645B"/>
    <w:rsid w:val="00FD6910"/>
    <w:rsid w:val="00FD6EC6"/>
    <w:rsid w:val="00FD7084"/>
    <w:rsid w:val="00FE0FFB"/>
    <w:rsid w:val="00FE200B"/>
    <w:rsid w:val="00FE3582"/>
    <w:rsid w:val="00FE402A"/>
    <w:rsid w:val="00FE4577"/>
    <w:rsid w:val="00FE74C0"/>
    <w:rsid w:val="00FE7E59"/>
    <w:rsid w:val="00FF046F"/>
    <w:rsid w:val="00FF07E4"/>
    <w:rsid w:val="00FF2A90"/>
    <w:rsid w:val="00FF2B8E"/>
    <w:rsid w:val="00FF325A"/>
    <w:rsid w:val="00FF35D7"/>
    <w:rsid w:val="00FF3CE3"/>
    <w:rsid w:val="00FF4322"/>
    <w:rsid w:val="00FF5582"/>
    <w:rsid w:val="00FF7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qFormat="1"/>
    <w:lsdException w:name="heading 4" w:uiPriority="9" w:qFormat="1"/>
    <w:lsdException w:name="heading 5" w:uiPriority="9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/>
    <w:lsdException w:name="Default Paragraph Font" w:uiPriority="1"/>
    <w:lsdException w:name="Body Text" w:uiPriority="1" w:qFormat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877EC"/>
  </w:style>
  <w:style w:type="paragraph" w:styleId="Heading1">
    <w:name w:val="heading 1"/>
    <w:basedOn w:val="Normal"/>
    <w:next w:val="Normal"/>
    <w:link w:val="Heading1Char"/>
    <w:uiPriority w:val="9"/>
    <w:qFormat/>
    <w:rsid w:val="00E91947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91947"/>
    <w:pPr>
      <w:spacing w:after="0" w:line="480" w:lineRule="auto"/>
      <w:outlineLvl w:val="1"/>
    </w:pPr>
    <w:rPr>
      <w:rFonts w:ascii="Times New Roman" w:hAnsi="Times New Roman" w:cs="Times New Roman"/>
      <w:b/>
      <w:sz w:val="24"/>
      <w:szCs w:val="24"/>
      <w:lang w:val="id-ID"/>
    </w:rPr>
  </w:style>
  <w:style w:type="paragraph" w:styleId="Heading3">
    <w:name w:val="heading 3"/>
    <w:basedOn w:val="Normal"/>
    <w:next w:val="Normal"/>
    <w:link w:val="Heading3Char"/>
    <w:autoRedefine/>
    <w:uiPriority w:val="99"/>
    <w:unhideWhenUsed/>
    <w:qFormat/>
    <w:rsid w:val="00E91947"/>
    <w:pPr>
      <w:spacing w:after="0" w:line="480" w:lineRule="auto"/>
      <w:outlineLvl w:val="2"/>
    </w:pPr>
    <w:rPr>
      <w:rFonts w:ascii="Times New Roman" w:hAnsi="Times New Roman" w:cs="Times New Roman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8753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42D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2D1C"/>
    <w:rPr>
      <w:rFonts w:ascii="Tahoma" w:hAnsi="Tahoma" w:cs="Tahoma"/>
      <w:sz w:val="16"/>
      <w:szCs w:val="16"/>
    </w:rPr>
  </w:style>
  <w:style w:type="paragraph" w:styleId="ListParagraph">
    <w:name w:val="List Paragraph"/>
    <w:aliases w:val="PARAGRAPH"/>
    <w:basedOn w:val="Normal"/>
    <w:link w:val="ListParagraphChar"/>
    <w:uiPriority w:val="34"/>
    <w:rsid w:val="00D809B5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unhideWhenUsed/>
    <w:qFormat/>
    <w:rsid w:val="00D809B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D809B5"/>
    <w:rPr>
      <w:rFonts w:ascii="Times New Roman" w:eastAsia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AE68CD"/>
    <w:rPr>
      <w:color w:val="808080"/>
    </w:rPr>
  </w:style>
  <w:style w:type="table" w:styleId="TableGrid">
    <w:name w:val="Table Grid"/>
    <w:basedOn w:val="TableNormal"/>
    <w:uiPriority w:val="59"/>
    <w:rsid w:val="0060504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CD48E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48E1"/>
  </w:style>
  <w:style w:type="paragraph" w:styleId="Footer">
    <w:name w:val="footer"/>
    <w:basedOn w:val="Normal"/>
    <w:link w:val="FooterChar"/>
    <w:uiPriority w:val="99"/>
    <w:unhideWhenUsed/>
    <w:rsid w:val="00CD48E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48E1"/>
  </w:style>
  <w:style w:type="paragraph" w:styleId="NoSpacing">
    <w:name w:val="No Spacing"/>
    <w:link w:val="NoSpacingChar"/>
    <w:uiPriority w:val="1"/>
    <w:qFormat/>
    <w:rsid w:val="007D75C6"/>
    <w:pPr>
      <w:spacing w:after="0" w:line="240" w:lineRule="auto"/>
    </w:p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392824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392824"/>
  </w:style>
  <w:style w:type="paragraph" w:styleId="Caption">
    <w:name w:val="caption"/>
    <w:basedOn w:val="Normal"/>
    <w:next w:val="Normal"/>
    <w:link w:val="CaptionChar"/>
    <w:uiPriority w:val="35"/>
    <w:unhideWhenUsed/>
    <w:rsid w:val="004164D2"/>
    <w:pPr>
      <w:spacing w:line="240" w:lineRule="auto"/>
    </w:pPr>
    <w:rPr>
      <w:b/>
      <w:bCs/>
      <w:color w:val="4F81BD" w:themeColor="accent1"/>
      <w:sz w:val="18"/>
      <w:szCs w:val="18"/>
      <w:lang w:val="id-ID"/>
    </w:rPr>
  </w:style>
  <w:style w:type="character" w:customStyle="1" w:styleId="Heading3Char">
    <w:name w:val="Heading 3 Char"/>
    <w:basedOn w:val="DefaultParagraphFont"/>
    <w:link w:val="Heading3"/>
    <w:uiPriority w:val="99"/>
    <w:rsid w:val="00E91947"/>
    <w:rPr>
      <w:rFonts w:ascii="Times New Roman" w:hAnsi="Times New Roman" w:cs="Times New Roman"/>
      <w:b/>
      <w:sz w:val="24"/>
      <w:szCs w:val="24"/>
    </w:rPr>
  </w:style>
  <w:style w:type="paragraph" w:customStyle="1" w:styleId="Style3">
    <w:name w:val="Style3"/>
    <w:basedOn w:val="Normal"/>
    <w:link w:val="Style3Char"/>
    <w:qFormat/>
    <w:rsid w:val="003F5493"/>
    <w:rPr>
      <w:rFonts w:ascii="Times New Roman" w:eastAsia="Calibri" w:hAnsi="Times New Roman" w:cs="Times New Roman"/>
      <w:sz w:val="24"/>
    </w:rPr>
  </w:style>
  <w:style w:type="character" w:customStyle="1" w:styleId="Style3Char">
    <w:name w:val="Style3 Char"/>
    <w:link w:val="Style3"/>
    <w:rsid w:val="003F5493"/>
    <w:rPr>
      <w:rFonts w:ascii="Times New Roman" w:eastAsia="Calibri" w:hAnsi="Times New Roman" w:cs="Times New Roman"/>
      <w:sz w:val="24"/>
    </w:rPr>
  </w:style>
  <w:style w:type="character" w:customStyle="1" w:styleId="ListParagraphChar">
    <w:name w:val="List Paragraph Char"/>
    <w:aliases w:val="PARAGRAPH Char"/>
    <w:link w:val="ListParagraph"/>
    <w:uiPriority w:val="34"/>
    <w:qFormat/>
    <w:locked/>
    <w:rsid w:val="001A2016"/>
  </w:style>
  <w:style w:type="character" w:customStyle="1" w:styleId="NoSpacingChar">
    <w:name w:val="No Spacing Char"/>
    <w:basedOn w:val="DefaultParagraphFont"/>
    <w:link w:val="NoSpacing"/>
    <w:uiPriority w:val="1"/>
    <w:rsid w:val="001B2A0B"/>
  </w:style>
  <w:style w:type="character" w:customStyle="1" w:styleId="Heading1Char">
    <w:name w:val="Heading 1 Char"/>
    <w:basedOn w:val="DefaultParagraphFont"/>
    <w:link w:val="Heading1"/>
    <w:uiPriority w:val="9"/>
    <w:rsid w:val="00E91947"/>
    <w:rPr>
      <w:rFonts w:ascii="Times New Roman" w:hAnsi="Times New Roman" w:cs="Times New Roman"/>
      <w:b/>
      <w:sz w:val="24"/>
      <w:szCs w:val="24"/>
    </w:rPr>
  </w:style>
  <w:style w:type="character" w:styleId="Hyperlink">
    <w:name w:val="Hyperlink"/>
    <w:uiPriority w:val="99"/>
    <w:unhideWhenUsed/>
    <w:rsid w:val="006E26FA"/>
    <w:rPr>
      <w:color w:val="0563C1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6E26FA"/>
    <w:pPr>
      <w:tabs>
        <w:tab w:val="right" w:leader="dot" w:pos="7927"/>
      </w:tabs>
      <w:spacing w:after="100"/>
    </w:pPr>
    <w:rPr>
      <w:rFonts w:ascii="Times New Roman" w:eastAsia="Calibri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6E26FA"/>
    <w:pPr>
      <w:tabs>
        <w:tab w:val="left" w:pos="880"/>
        <w:tab w:val="left" w:pos="1418"/>
        <w:tab w:val="right" w:leader="dot" w:pos="7927"/>
      </w:tabs>
      <w:spacing w:after="100"/>
      <w:ind w:left="851"/>
    </w:pPr>
    <w:rPr>
      <w:rFonts w:ascii="Calibri" w:eastAsia="Calibri" w:hAnsi="Calibri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C8251E"/>
    <w:pPr>
      <w:tabs>
        <w:tab w:val="right" w:leader="dot" w:pos="7927"/>
      </w:tabs>
      <w:spacing w:after="100"/>
      <w:ind w:left="851"/>
    </w:pPr>
    <w:rPr>
      <w:rFonts w:ascii="Calibri" w:eastAsia="Calibri" w:hAnsi="Calibri" w:cs="Times New Roman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E26FA"/>
    <w:pPr>
      <w:spacing w:line="256" w:lineRule="auto"/>
      <w:outlineLvl w:val="9"/>
    </w:pPr>
    <w:rPr>
      <w:rFonts w:ascii="Calibri Light" w:eastAsia="Times New Roman" w:hAnsi="Calibri Light"/>
      <w:bCs/>
      <w:color w:val="2F5496"/>
    </w:rPr>
  </w:style>
  <w:style w:type="character" w:customStyle="1" w:styleId="DefaultChar">
    <w:name w:val="Default Char"/>
    <w:link w:val="Default"/>
    <w:locked/>
    <w:rsid w:val="006E26FA"/>
    <w:rPr>
      <w:rFonts w:ascii="Minion Pro" w:hAnsi="Minion Pro"/>
      <w:color w:val="000000"/>
      <w:sz w:val="24"/>
      <w:szCs w:val="24"/>
    </w:rPr>
  </w:style>
  <w:style w:type="paragraph" w:customStyle="1" w:styleId="Default">
    <w:name w:val="Default"/>
    <w:link w:val="DefaultChar"/>
    <w:rsid w:val="006E26FA"/>
    <w:pPr>
      <w:autoSpaceDE w:val="0"/>
      <w:autoSpaceDN w:val="0"/>
      <w:adjustRightInd w:val="0"/>
      <w:spacing w:after="0" w:line="240" w:lineRule="auto"/>
    </w:pPr>
    <w:rPr>
      <w:rFonts w:ascii="Minion Pro" w:hAnsi="Minion Pro"/>
      <w:color w:val="00000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91947"/>
    <w:rPr>
      <w:rFonts w:ascii="Times New Roman" w:hAnsi="Times New Roman" w:cs="Times New Roman"/>
      <w:b/>
      <w:sz w:val="24"/>
      <w:szCs w:val="24"/>
      <w:lang w:val="id-ID"/>
    </w:rPr>
  </w:style>
  <w:style w:type="character" w:styleId="CommentReference">
    <w:name w:val="annotation reference"/>
    <w:basedOn w:val="DefaultParagraphFont"/>
    <w:uiPriority w:val="99"/>
    <w:semiHidden/>
    <w:unhideWhenUsed/>
    <w:rsid w:val="000D73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D731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D731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73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7310"/>
    <w:rPr>
      <w:b/>
      <w:bCs/>
      <w:sz w:val="20"/>
      <w:szCs w:val="20"/>
    </w:rPr>
  </w:style>
  <w:style w:type="table" w:customStyle="1" w:styleId="TableGridLight1">
    <w:name w:val="Table Grid Light1"/>
    <w:basedOn w:val="TableNormal"/>
    <w:uiPriority w:val="40"/>
    <w:rsid w:val="000A0856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1">
    <w:name w:val="Plain Table 11"/>
    <w:basedOn w:val="TableNormal"/>
    <w:uiPriority w:val="41"/>
    <w:rsid w:val="000A0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21">
    <w:name w:val="Plain Table 21"/>
    <w:basedOn w:val="TableNormal"/>
    <w:uiPriority w:val="42"/>
    <w:rsid w:val="000A0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31">
    <w:name w:val="Plain Table 31"/>
    <w:basedOn w:val="TableNormal"/>
    <w:uiPriority w:val="43"/>
    <w:rsid w:val="000A0856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41">
    <w:name w:val="Plain Table 41"/>
    <w:basedOn w:val="TableNormal"/>
    <w:uiPriority w:val="44"/>
    <w:rsid w:val="000A0856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51">
    <w:name w:val="Plain Table 51"/>
    <w:basedOn w:val="TableNormal"/>
    <w:uiPriority w:val="45"/>
    <w:rsid w:val="000A0856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Heading4Char">
    <w:name w:val="Heading 4 Char"/>
    <w:basedOn w:val="DefaultParagraphFont"/>
    <w:link w:val="Heading4"/>
    <w:uiPriority w:val="9"/>
    <w:rsid w:val="00087537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359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35924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35924"/>
  </w:style>
  <w:style w:type="character" w:styleId="PageNumber">
    <w:name w:val="page number"/>
    <w:basedOn w:val="DefaultParagraphFont"/>
    <w:uiPriority w:val="99"/>
    <w:semiHidden/>
    <w:unhideWhenUsed/>
    <w:rsid w:val="00E91947"/>
  </w:style>
  <w:style w:type="paragraph" w:customStyle="1" w:styleId="CaptionLampiran">
    <w:name w:val="Caption Lampiran"/>
    <w:basedOn w:val="Caption"/>
    <w:link w:val="CaptionLampiranChar"/>
    <w:qFormat/>
    <w:rsid w:val="009834E2"/>
    <w:rPr>
      <w:rFonts w:ascii="Times New Roman" w:hAnsi="Times New Roman" w:cs="Times New Roman"/>
      <w:color w:val="000000" w:themeColor="text1"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9F772E"/>
    <w:pPr>
      <w:spacing w:after="100"/>
      <w:ind w:left="660"/>
    </w:pPr>
    <w:rPr>
      <w:rFonts w:eastAsiaTheme="minorEastAsia"/>
      <w:lang w:val="id-ID" w:eastAsia="id-ID"/>
    </w:rPr>
  </w:style>
  <w:style w:type="character" w:customStyle="1" w:styleId="CaptionChar">
    <w:name w:val="Caption Char"/>
    <w:basedOn w:val="DefaultParagraphFont"/>
    <w:link w:val="Caption"/>
    <w:uiPriority w:val="35"/>
    <w:rsid w:val="009834E2"/>
    <w:rPr>
      <w:b/>
      <w:bCs/>
      <w:color w:val="4F81BD" w:themeColor="accent1"/>
      <w:sz w:val="18"/>
      <w:szCs w:val="18"/>
      <w:lang w:val="id-ID"/>
    </w:rPr>
  </w:style>
  <w:style w:type="character" w:customStyle="1" w:styleId="CaptionLampiranChar">
    <w:name w:val="Caption Lampiran Char"/>
    <w:basedOn w:val="CaptionChar"/>
    <w:link w:val="CaptionLampiran"/>
    <w:rsid w:val="009834E2"/>
    <w:rPr>
      <w:rFonts w:ascii="Times New Roman" w:hAnsi="Times New Roman" w:cs="Times New Roman"/>
      <w:b/>
      <w:bCs/>
      <w:color w:val="000000" w:themeColor="text1"/>
      <w:sz w:val="24"/>
      <w:szCs w:val="24"/>
      <w:lang w:val="id-ID"/>
    </w:rPr>
  </w:style>
  <w:style w:type="paragraph" w:styleId="TOC5">
    <w:name w:val="toc 5"/>
    <w:basedOn w:val="Normal"/>
    <w:next w:val="Normal"/>
    <w:autoRedefine/>
    <w:uiPriority w:val="39"/>
    <w:unhideWhenUsed/>
    <w:rsid w:val="009F772E"/>
    <w:pPr>
      <w:spacing w:after="100"/>
      <w:ind w:left="880"/>
    </w:pPr>
    <w:rPr>
      <w:rFonts w:eastAsiaTheme="minorEastAsia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9F772E"/>
    <w:pPr>
      <w:spacing w:after="100"/>
      <w:ind w:left="1100"/>
    </w:pPr>
    <w:rPr>
      <w:rFonts w:eastAsiaTheme="minorEastAsia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9F772E"/>
    <w:pPr>
      <w:spacing w:after="100"/>
      <w:ind w:left="1320"/>
    </w:pPr>
    <w:rPr>
      <w:rFonts w:eastAsiaTheme="minorEastAsia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9F772E"/>
    <w:pPr>
      <w:spacing w:after="100"/>
      <w:ind w:left="1540"/>
    </w:pPr>
    <w:rPr>
      <w:rFonts w:eastAsiaTheme="minorEastAsia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9F772E"/>
    <w:pPr>
      <w:spacing w:after="100"/>
      <w:ind w:left="1760"/>
    </w:pPr>
    <w:rPr>
      <w:rFonts w:eastAsiaTheme="minorEastAsia"/>
      <w:lang w:val="id-ID" w:eastAsia="id-ID"/>
    </w:rPr>
  </w:style>
  <w:style w:type="paragraph" w:styleId="TableofFigures">
    <w:name w:val="table of figures"/>
    <w:basedOn w:val="Normal"/>
    <w:next w:val="Normal"/>
    <w:uiPriority w:val="99"/>
    <w:unhideWhenUsed/>
    <w:rsid w:val="009F772E"/>
    <w:pPr>
      <w:spacing w:after="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qFormat="1"/>
    <w:lsdException w:name="heading 4" w:uiPriority="9" w:qFormat="1"/>
    <w:lsdException w:name="heading 5" w:uiPriority="9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/>
    <w:lsdException w:name="Default Paragraph Font" w:uiPriority="1"/>
    <w:lsdException w:name="Body Text" w:uiPriority="1" w:qFormat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877EC"/>
  </w:style>
  <w:style w:type="paragraph" w:styleId="Heading1">
    <w:name w:val="heading 1"/>
    <w:basedOn w:val="Normal"/>
    <w:next w:val="Normal"/>
    <w:link w:val="Heading1Char"/>
    <w:uiPriority w:val="9"/>
    <w:qFormat/>
    <w:rsid w:val="00E91947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91947"/>
    <w:pPr>
      <w:spacing w:after="0" w:line="480" w:lineRule="auto"/>
      <w:outlineLvl w:val="1"/>
    </w:pPr>
    <w:rPr>
      <w:rFonts w:ascii="Times New Roman" w:hAnsi="Times New Roman" w:cs="Times New Roman"/>
      <w:b/>
      <w:sz w:val="24"/>
      <w:szCs w:val="24"/>
      <w:lang w:val="id-ID"/>
    </w:rPr>
  </w:style>
  <w:style w:type="paragraph" w:styleId="Heading3">
    <w:name w:val="heading 3"/>
    <w:basedOn w:val="Normal"/>
    <w:next w:val="Normal"/>
    <w:link w:val="Heading3Char"/>
    <w:autoRedefine/>
    <w:uiPriority w:val="99"/>
    <w:unhideWhenUsed/>
    <w:qFormat/>
    <w:rsid w:val="00E91947"/>
    <w:pPr>
      <w:spacing w:after="0" w:line="480" w:lineRule="auto"/>
      <w:outlineLvl w:val="2"/>
    </w:pPr>
    <w:rPr>
      <w:rFonts w:ascii="Times New Roman" w:hAnsi="Times New Roman" w:cs="Times New Roman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8753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42D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2D1C"/>
    <w:rPr>
      <w:rFonts w:ascii="Tahoma" w:hAnsi="Tahoma" w:cs="Tahoma"/>
      <w:sz w:val="16"/>
      <w:szCs w:val="16"/>
    </w:rPr>
  </w:style>
  <w:style w:type="paragraph" w:styleId="ListParagraph">
    <w:name w:val="List Paragraph"/>
    <w:aliases w:val="PARAGRAPH"/>
    <w:basedOn w:val="Normal"/>
    <w:link w:val="ListParagraphChar"/>
    <w:uiPriority w:val="34"/>
    <w:rsid w:val="00D809B5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unhideWhenUsed/>
    <w:qFormat/>
    <w:rsid w:val="00D809B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D809B5"/>
    <w:rPr>
      <w:rFonts w:ascii="Times New Roman" w:eastAsia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AE68CD"/>
    <w:rPr>
      <w:color w:val="808080"/>
    </w:rPr>
  </w:style>
  <w:style w:type="table" w:styleId="TableGrid">
    <w:name w:val="Table Grid"/>
    <w:basedOn w:val="TableNormal"/>
    <w:uiPriority w:val="59"/>
    <w:rsid w:val="0060504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CD48E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48E1"/>
  </w:style>
  <w:style w:type="paragraph" w:styleId="Footer">
    <w:name w:val="footer"/>
    <w:basedOn w:val="Normal"/>
    <w:link w:val="FooterChar"/>
    <w:uiPriority w:val="99"/>
    <w:unhideWhenUsed/>
    <w:rsid w:val="00CD48E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48E1"/>
  </w:style>
  <w:style w:type="paragraph" w:styleId="NoSpacing">
    <w:name w:val="No Spacing"/>
    <w:link w:val="NoSpacingChar"/>
    <w:uiPriority w:val="1"/>
    <w:qFormat/>
    <w:rsid w:val="007D75C6"/>
    <w:pPr>
      <w:spacing w:after="0" w:line="240" w:lineRule="auto"/>
    </w:p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392824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392824"/>
  </w:style>
  <w:style w:type="paragraph" w:styleId="Caption">
    <w:name w:val="caption"/>
    <w:basedOn w:val="Normal"/>
    <w:next w:val="Normal"/>
    <w:link w:val="CaptionChar"/>
    <w:uiPriority w:val="35"/>
    <w:unhideWhenUsed/>
    <w:rsid w:val="004164D2"/>
    <w:pPr>
      <w:spacing w:line="240" w:lineRule="auto"/>
    </w:pPr>
    <w:rPr>
      <w:b/>
      <w:bCs/>
      <w:color w:val="4F81BD" w:themeColor="accent1"/>
      <w:sz w:val="18"/>
      <w:szCs w:val="18"/>
      <w:lang w:val="id-ID"/>
    </w:rPr>
  </w:style>
  <w:style w:type="character" w:customStyle="1" w:styleId="Heading3Char">
    <w:name w:val="Heading 3 Char"/>
    <w:basedOn w:val="DefaultParagraphFont"/>
    <w:link w:val="Heading3"/>
    <w:uiPriority w:val="99"/>
    <w:rsid w:val="00E91947"/>
    <w:rPr>
      <w:rFonts w:ascii="Times New Roman" w:hAnsi="Times New Roman" w:cs="Times New Roman"/>
      <w:b/>
      <w:sz w:val="24"/>
      <w:szCs w:val="24"/>
    </w:rPr>
  </w:style>
  <w:style w:type="paragraph" w:customStyle="1" w:styleId="Style3">
    <w:name w:val="Style3"/>
    <w:basedOn w:val="Normal"/>
    <w:link w:val="Style3Char"/>
    <w:qFormat/>
    <w:rsid w:val="003F5493"/>
    <w:rPr>
      <w:rFonts w:ascii="Times New Roman" w:eastAsia="Calibri" w:hAnsi="Times New Roman" w:cs="Times New Roman"/>
      <w:sz w:val="24"/>
    </w:rPr>
  </w:style>
  <w:style w:type="character" w:customStyle="1" w:styleId="Style3Char">
    <w:name w:val="Style3 Char"/>
    <w:link w:val="Style3"/>
    <w:rsid w:val="003F5493"/>
    <w:rPr>
      <w:rFonts w:ascii="Times New Roman" w:eastAsia="Calibri" w:hAnsi="Times New Roman" w:cs="Times New Roman"/>
      <w:sz w:val="24"/>
    </w:rPr>
  </w:style>
  <w:style w:type="character" w:customStyle="1" w:styleId="ListParagraphChar">
    <w:name w:val="List Paragraph Char"/>
    <w:aliases w:val="PARAGRAPH Char"/>
    <w:link w:val="ListParagraph"/>
    <w:uiPriority w:val="34"/>
    <w:qFormat/>
    <w:locked/>
    <w:rsid w:val="001A2016"/>
  </w:style>
  <w:style w:type="character" w:customStyle="1" w:styleId="NoSpacingChar">
    <w:name w:val="No Spacing Char"/>
    <w:basedOn w:val="DefaultParagraphFont"/>
    <w:link w:val="NoSpacing"/>
    <w:uiPriority w:val="1"/>
    <w:rsid w:val="001B2A0B"/>
  </w:style>
  <w:style w:type="character" w:customStyle="1" w:styleId="Heading1Char">
    <w:name w:val="Heading 1 Char"/>
    <w:basedOn w:val="DefaultParagraphFont"/>
    <w:link w:val="Heading1"/>
    <w:uiPriority w:val="9"/>
    <w:rsid w:val="00E91947"/>
    <w:rPr>
      <w:rFonts w:ascii="Times New Roman" w:hAnsi="Times New Roman" w:cs="Times New Roman"/>
      <w:b/>
      <w:sz w:val="24"/>
      <w:szCs w:val="24"/>
    </w:rPr>
  </w:style>
  <w:style w:type="character" w:styleId="Hyperlink">
    <w:name w:val="Hyperlink"/>
    <w:uiPriority w:val="99"/>
    <w:unhideWhenUsed/>
    <w:rsid w:val="006E26FA"/>
    <w:rPr>
      <w:color w:val="0563C1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6E26FA"/>
    <w:pPr>
      <w:tabs>
        <w:tab w:val="right" w:leader="dot" w:pos="7927"/>
      </w:tabs>
      <w:spacing w:after="100"/>
    </w:pPr>
    <w:rPr>
      <w:rFonts w:ascii="Times New Roman" w:eastAsia="Calibri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6E26FA"/>
    <w:pPr>
      <w:tabs>
        <w:tab w:val="left" w:pos="880"/>
        <w:tab w:val="left" w:pos="1418"/>
        <w:tab w:val="right" w:leader="dot" w:pos="7927"/>
      </w:tabs>
      <w:spacing w:after="100"/>
      <w:ind w:left="851"/>
    </w:pPr>
    <w:rPr>
      <w:rFonts w:ascii="Calibri" w:eastAsia="Calibri" w:hAnsi="Calibri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C8251E"/>
    <w:pPr>
      <w:tabs>
        <w:tab w:val="right" w:leader="dot" w:pos="7927"/>
      </w:tabs>
      <w:spacing w:after="100"/>
      <w:ind w:left="851"/>
    </w:pPr>
    <w:rPr>
      <w:rFonts w:ascii="Calibri" w:eastAsia="Calibri" w:hAnsi="Calibri" w:cs="Times New Roman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E26FA"/>
    <w:pPr>
      <w:spacing w:line="256" w:lineRule="auto"/>
      <w:outlineLvl w:val="9"/>
    </w:pPr>
    <w:rPr>
      <w:rFonts w:ascii="Calibri Light" w:eastAsia="Times New Roman" w:hAnsi="Calibri Light"/>
      <w:bCs/>
      <w:color w:val="2F5496"/>
    </w:rPr>
  </w:style>
  <w:style w:type="character" w:customStyle="1" w:styleId="DefaultChar">
    <w:name w:val="Default Char"/>
    <w:link w:val="Default"/>
    <w:locked/>
    <w:rsid w:val="006E26FA"/>
    <w:rPr>
      <w:rFonts w:ascii="Minion Pro" w:hAnsi="Minion Pro"/>
      <w:color w:val="000000"/>
      <w:sz w:val="24"/>
      <w:szCs w:val="24"/>
    </w:rPr>
  </w:style>
  <w:style w:type="paragraph" w:customStyle="1" w:styleId="Default">
    <w:name w:val="Default"/>
    <w:link w:val="DefaultChar"/>
    <w:rsid w:val="006E26FA"/>
    <w:pPr>
      <w:autoSpaceDE w:val="0"/>
      <w:autoSpaceDN w:val="0"/>
      <w:adjustRightInd w:val="0"/>
      <w:spacing w:after="0" w:line="240" w:lineRule="auto"/>
    </w:pPr>
    <w:rPr>
      <w:rFonts w:ascii="Minion Pro" w:hAnsi="Minion Pro"/>
      <w:color w:val="00000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91947"/>
    <w:rPr>
      <w:rFonts w:ascii="Times New Roman" w:hAnsi="Times New Roman" w:cs="Times New Roman"/>
      <w:b/>
      <w:sz w:val="24"/>
      <w:szCs w:val="24"/>
      <w:lang w:val="id-ID"/>
    </w:rPr>
  </w:style>
  <w:style w:type="character" w:styleId="CommentReference">
    <w:name w:val="annotation reference"/>
    <w:basedOn w:val="DefaultParagraphFont"/>
    <w:uiPriority w:val="99"/>
    <w:semiHidden/>
    <w:unhideWhenUsed/>
    <w:rsid w:val="000D73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D731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D731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73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7310"/>
    <w:rPr>
      <w:b/>
      <w:bCs/>
      <w:sz w:val="20"/>
      <w:szCs w:val="20"/>
    </w:rPr>
  </w:style>
  <w:style w:type="table" w:customStyle="1" w:styleId="TableGridLight1">
    <w:name w:val="Table Grid Light1"/>
    <w:basedOn w:val="TableNormal"/>
    <w:uiPriority w:val="40"/>
    <w:rsid w:val="000A0856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1">
    <w:name w:val="Plain Table 11"/>
    <w:basedOn w:val="TableNormal"/>
    <w:uiPriority w:val="41"/>
    <w:rsid w:val="000A0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21">
    <w:name w:val="Plain Table 21"/>
    <w:basedOn w:val="TableNormal"/>
    <w:uiPriority w:val="42"/>
    <w:rsid w:val="000A0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31">
    <w:name w:val="Plain Table 31"/>
    <w:basedOn w:val="TableNormal"/>
    <w:uiPriority w:val="43"/>
    <w:rsid w:val="000A0856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41">
    <w:name w:val="Plain Table 41"/>
    <w:basedOn w:val="TableNormal"/>
    <w:uiPriority w:val="44"/>
    <w:rsid w:val="000A0856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51">
    <w:name w:val="Plain Table 51"/>
    <w:basedOn w:val="TableNormal"/>
    <w:uiPriority w:val="45"/>
    <w:rsid w:val="000A0856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Heading4Char">
    <w:name w:val="Heading 4 Char"/>
    <w:basedOn w:val="DefaultParagraphFont"/>
    <w:link w:val="Heading4"/>
    <w:uiPriority w:val="9"/>
    <w:rsid w:val="00087537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359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35924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35924"/>
  </w:style>
  <w:style w:type="character" w:styleId="PageNumber">
    <w:name w:val="page number"/>
    <w:basedOn w:val="DefaultParagraphFont"/>
    <w:uiPriority w:val="99"/>
    <w:semiHidden/>
    <w:unhideWhenUsed/>
    <w:rsid w:val="00E91947"/>
  </w:style>
  <w:style w:type="paragraph" w:customStyle="1" w:styleId="CaptionLampiran">
    <w:name w:val="Caption Lampiran"/>
    <w:basedOn w:val="Caption"/>
    <w:link w:val="CaptionLampiranChar"/>
    <w:qFormat/>
    <w:rsid w:val="009834E2"/>
    <w:rPr>
      <w:rFonts w:ascii="Times New Roman" w:hAnsi="Times New Roman" w:cs="Times New Roman"/>
      <w:color w:val="000000" w:themeColor="text1"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9F772E"/>
    <w:pPr>
      <w:spacing w:after="100"/>
      <w:ind w:left="660"/>
    </w:pPr>
    <w:rPr>
      <w:rFonts w:eastAsiaTheme="minorEastAsia"/>
      <w:lang w:val="id-ID" w:eastAsia="id-ID"/>
    </w:rPr>
  </w:style>
  <w:style w:type="character" w:customStyle="1" w:styleId="CaptionChar">
    <w:name w:val="Caption Char"/>
    <w:basedOn w:val="DefaultParagraphFont"/>
    <w:link w:val="Caption"/>
    <w:uiPriority w:val="35"/>
    <w:rsid w:val="009834E2"/>
    <w:rPr>
      <w:b/>
      <w:bCs/>
      <w:color w:val="4F81BD" w:themeColor="accent1"/>
      <w:sz w:val="18"/>
      <w:szCs w:val="18"/>
      <w:lang w:val="id-ID"/>
    </w:rPr>
  </w:style>
  <w:style w:type="character" w:customStyle="1" w:styleId="CaptionLampiranChar">
    <w:name w:val="Caption Lampiran Char"/>
    <w:basedOn w:val="CaptionChar"/>
    <w:link w:val="CaptionLampiran"/>
    <w:rsid w:val="009834E2"/>
    <w:rPr>
      <w:rFonts w:ascii="Times New Roman" w:hAnsi="Times New Roman" w:cs="Times New Roman"/>
      <w:b/>
      <w:bCs/>
      <w:color w:val="000000" w:themeColor="text1"/>
      <w:sz w:val="24"/>
      <w:szCs w:val="24"/>
      <w:lang w:val="id-ID"/>
    </w:rPr>
  </w:style>
  <w:style w:type="paragraph" w:styleId="TOC5">
    <w:name w:val="toc 5"/>
    <w:basedOn w:val="Normal"/>
    <w:next w:val="Normal"/>
    <w:autoRedefine/>
    <w:uiPriority w:val="39"/>
    <w:unhideWhenUsed/>
    <w:rsid w:val="009F772E"/>
    <w:pPr>
      <w:spacing w:after="100"/>
      <w:ind w:left="880"/>
    </w:pPr>
    <w:rPr>
      <w:rFonts w:eastAsiaTheme="minorEastAsia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9F772E"/>
    <w:pPr>
      <w:spacing w:after="100"/>
      <w:ind w:left="1100"/>
    </w:pPr>
    <w:rPr>
      <w:rFonts w:eastAsiaTheme="minorEastAsia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9F772E"/>
    <w:pPr>
      <w:spacing w:after="100"/>
      <w:ind w:left="1320"/>
    </w:pPr>
    <w:rPr>
      <w:rFonts w:eastAsiaTheme="minorEastAsia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9F772E"/>
    <w:pPr>
      <w:spacing w:after="100"/>
      <w:ind w:left="1540"/>
    </w:pPr>
    <w:rPr>
      <w:rFonts w:eastAsiaTheme="minorEastAsia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9F772E"/>
    <w:pPr>
      <w:spacing w:after="100"/>
      <w:ind w:left="1760"/>
    </w:pPr>
    <w:rPr>
      <w:rFonts w:eastAsiaTheme="minorEastAsia"/>
      <w:lang w:val="id-ID" w:eastAsia="id-ID"/>
    </w:rPr>
  </w:style>
  <w:style w:type="paragraph" w:styleId="TableofFigures">
    <w:name w:val="table of figures"/>
    <w:basedOn w:val="Normal"/>
    <w:next w:val="Normal"/>
    <w:uiPriority w:val="99"/>
    <w:unhideWhenUsed/>
    <w:rsid w:val="009F772E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11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1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7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7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0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80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23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9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8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37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0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67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28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4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2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97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39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20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17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81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72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43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8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0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2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22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9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4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4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77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38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2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0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15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6901ADF-A794-4182-AD84-93F1719887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49</Words>
  <Characters>2565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MariJayaFotocopi</cp:lastModifiedBy>
  <cp:revision>2</cp:revision>
  <cp:lastPrinted>2023-06-26T07:48:00Z</cp:lastPrinted>
  <dcterms:created xsi:type="dcterms:W3CDTF">2023-09-08T10:15:00Z</dcterms:created>
  <dcterms:modified xsi:type="dcterms:W3CDTF">2023-09-08T1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b9d5538-9934-36d9-9399-dc149c1e31a3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0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national-library-of-medicine</vt:lpwstr>
  </property>
  <property fmtid="{D5CDD505-2E9C-101B-9397-08002B2CF9AE}" pid="19" name="Mendeley Recent Style Name 7_1">
    <vt:lpwstr>National Library of Medicine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vancouver</vt:lpwstr>
  </property>
  <property fmtid="{D5CDD505-2E9C-101B-9397-08002B2CF9AE}" pid="23" name="Mendeley Recent Style Name 9_1">
    <vt:lpwstr>Vancouver</vt:lpwstr>
  </property>
  <property fmtid="{D5CDD505-2E9C-101B-9397-08002B2CF9AE}" pid="24" name="Mendeley Citation Style_1">
    <vt:lpwstr>http://www.zotero.org/styles/american-political-science-association</vt:lpwstr>
  </property>
</Properties>
</file>